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CA4504" w14:textId="78B19B3A" w:rsidR="00880916" w:rsidRPr="003A00A0" w:rsidRDefault="00880916" w:rsidP="00880916">
      <w:pPr>
        <w:pStyle w:val="CommentText"/>
        <w:jc w:val="center"/>
        <w:rPr>
          <w:rFonts w:asciiTheme="majorBidi" w:hAnsiTheme="majorBidi" w:cstheme="majorBidi"/>
          <w:b/>
          <w:bCs/>
          <w:sz w:val="24"/>
          <w:szCs w:val="24"/>
        </w:rPr>
      </w:pPr>
      <w:r w:rsidRPr="003A00A0">
        <w:rPr>
          <w:rFonts w:asciiTheme="majorBidi" w:hAnsiTheme="majorBidi" w:cstheme="majorBidi"/>
          <w:b/>
          <w:bCs/>
          <w:sz w:val="24"/>
          <w:szCs w:val="24"/>
        </w:rPr>
        <w:t xml:space="preserve">Appendix </w:t>
      </w:r>
      <w:r>
        <w:rPr>
          <w:rFonts w:asciiTheme="majorBidi" w:hAnsiTheme="majorBidi" w:cstheme="majorBidi"/>
          <w:b/>
          <w:bCs/>
          <w:sz w:val="24"/>
          <w:szCs w:val="24"/>
        </w:rPr>
        <w:t>3</w:t>
      </w:r>
      <w:r w:rsidRPr="003A00A0">
        <w:rPr>
          <w:rFonts w:asciiTheme="majorBidi" w:hAnsiTheme="majorBidi" w:cstheme="majorBidi"/>
          <w:b/>
          <w:bCs/>
          <w:sz w:val="24"/>
          <w:szCs w:val="24"/>
        </w:rPr>
        <w:t>:</w:t>
      </w:r>
    </w:p>
    <w:p w14:paraId="214343FB" w14:textId="6BEE925D" w:rsidR="008D5A1F" w:rsidRDefault="00880916" w:rsidP="00880916">
      <w:pPr>
        <w:jc w:val="center"/>
      </w:pPr>
      <w:r>
        <w:t>Table 2: The description of inclu</w:t>
      </w:r>
      <w:bookmarkStart w:id="0" w:name="_GoBack"/>
      <w:bookmarkEnd w:id="0"/>
      <w:r>
        <w:t>ded articles</w:t>
      </w:r>
    </w:p>
    <w:tbl>
      <w:tblPr>
        <w:tblStyle w:val="TableGrid"/>
        <w:tblW w:w="10940" w:type="dxa"/>
        <w:tblInd w:w="-725" w:type="dxa"/>
        <w:tblLook w:val="04A0" w:firstRow="1" w:lastRow="0" w:firstColumn="1" w:lastColumn="0" w:noHBand="0" w:noVBand="1"/>
      </w:tblPr>
      <w:tblGrid>
        <w:gridCol w:w="1949"/>
        <w:gridCol w:w="1329"/>
        <w:gridCol w:w="1160"/>
        <w:gridCol w:w="1216"/>
        <w:gridCol w:w="1189"/>
        <w:gridCol w:w="1227"/>
        <w:gridCol w:w="1368"/>
        <w:gridCol w:w="1502"/>
      </w:tblGrid>
      <w:tr w:rsidR="00BA7B82" w:rsidRPr="00C80626" w14:paraId="57E02C40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2C93BF43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First Author/year</w:t>
            </w:r>
          </w:p>
        </w:tc>
        <w:tc>
          <w:tcPr>
            <w:tcW w:w="1329" w:type="dxa"/>
            <w:vAlign w:val="center"/>
          </w:tcPr>
          <w:p w14:paraId="3B1D475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Cancer Type</w:t>
            </w:r>
          </w:p>
        </w:tc>
        <w:tc>
          <w:tcPr>
            <w:tcW w:w="1160" w:type="dxa"/>
            <w:vAlign w:val="center"/>
          </w:tcPr>
          <w:p w14:paraId="6D46411F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Sample size (cases or Scan)</w:t>
            </w:r>
          </w:p>
        </w:tc>
        <w:tc>
          <w:tcPr>
            <w:tcW w:w="1216" w:type="dxa"/>
            <w:vAlign w:val="center"/>
          </w:tcPr>
          <w:p w14:paraId="3B3D39C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ublic or Local</w:t>
            </w:r>
          </w:p>
        </w:tc>
        <w:tc>
          <w:tcPr>
            <w:tcW w:w="1189" w:type="dxa"/>
            <w:vAlign w:val="center"/>
          </w:tcPr>
          <w:p w14:paraId="36DE2FFB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Imaging Modality</w:t>
            </w:r>
          </w:p>
        </w:tc>
        <w:tc>
          <w:tcPr>
            <w:tcW w:w="1227" w:type="dxa"/>
            <w:vAlign w:val="center"/>
          </w:tcPr>
          <w:p w14:paraId="04E37BDD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bject Detection Algorithms</w:t>
            </w:r>
          </w:p>
        </w:tc>
        <w:tc>
          <w:tcPr>
            <w:tcW w:w="1368" w:type="dxa"/>
          </w:tcPr>
          <w:p w14:paraId="43E15D4A" w14:textId="17F8A541" w:rsidR="00BA7B82" w:rsidRPr="00C80626" w:rsidRDefault="00C80626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Object Detection</w:t>
            </w:r>
            <w:r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 xml:space="preserve"> Architecture </w:t>
            </w:r>
          </w:p>
        </w:tc>
        <w:tc>
          <w:tcPr>
            <w:tcW w:w="1502" w:type="dxa"/>
            <w:vAlign w:val="center"/>
          </w:tcPr>
          <w:p w14:paraId="2613924C" w14:textId="5C8DB83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b/>
                <w:bCs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b/>
                <w:bCs/>
                <w:sz w:val="20"/>
                <w:szCs w:val="20"/>
              </w:rPr>
              <w:t>Performance</w:t>
            </w:r>
          </w:p>
        </w:tc>
      </w:tr>
      <w:tr w:rsidR="00BA7B82" w:rsidRPr="00C80626" w14:paraId="00CB4628" w14:textId="77777777" w:rsidTr="00242966">
        <w:trPr>
          <w:trHeight w:val="639"/>
        </w:trPr>
        <w:tc>
          <w:tcPr>
            <w:tcW w:w="1949" w:type="dxa"/>
            <w:vAlign w:val="center"/>
          </w:tcPr>
          <w:p w14:paraId="4E0E6765" w14:textId="3EF0358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Abdusalomov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,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Akmalbek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/2024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mR1c2Fsb21vdjwvQXV0aG9yPjxZZWFyPjIwMjQ8L1ll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YmR1c2Fsb21vdjwvQXV0aG9yPjxZZWFyPjIwMjQ8L1ll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5FF3BF3E" w14:textId="03C6A08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Brain Tumors </w:t>
            </w:r>
          </w:p>
        </w:tc>
        <w:tc>
          <w:tcPr>
            <w:tcW w:w="1160" w:type="dxa"/>
            <w:vAlign w:val="center"/>
          </w:tcPr>
          <w:p w14:paraId="24FC85A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3064</w:t>
            </w:r>
          </w:p>
          <w:p w14:paraId="069FAF6F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ases</w:t>
            </w:r>
          </w:p>
        </w:tc>
        <w:tc>
          <w:tcPr>
            <w:tcW w:w="1216" w:type="dxa"/>
            <w:vAlign w:val="center"/>
          </w:tcPr>
          <w:p w14:paraId="3719FA69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  <w:p w14:paraId="7AA853C0" w14:textId="7615B97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  <w:p w14:paraId="26A1E323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89" w:type="dxa"/>
            <w:vAlign w:val="center"/>
          </w:tcPr>
          <w:p w14:paraId="2B938F41" w14:textId="3A92524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</w:t>
            </w:r>
          </w:p>
          <w:p w14:paraId="56EB8CC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7" w:type="dxa"/>
            <w:vAlign w:val="center"/>
          </w:tcPr>
          <w:p w14:paraId="258471CE" w14:textId="011872A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v5</w:t>
            </w:r>
          </w:p>
        </w:tc>
        <w:tc>
          <w:tcPr>
            <w:tcW w:w="1368" w:type="dxa"/>
          </w:tcPr>
          <w:p w14:paraId="12073505" w14:textId="5BA2F6C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650EB890" w14:textId="37C4C00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recall rate: 86%</w:t>
            </w:r>
          </w:p>
        </w:tc>
      </w:tr>
      <w:tr w:rsidR="00BA7B82" w:rsidRPr="00C80626" w14:paraId="33EBA2BF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114F17D8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Yashar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Ahmadyar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Razligh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aG1hZHlhcjwvQXV0aG9yPjxZZWFyPjIwMjQ8L1llYXI+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aG1hZHlhcjwvQXV0aG9yPjxZZWFyPjIwMjQ8L1llYXI+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22526C80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15CB095E" w14:textId="1B49A6E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2933191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888 scans</w:t>
            </w:r>
          </w:p>
          <w:p w14:paraId="28574FB1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16" w:type="dxa"/>
            <w:vAlign w:val="center"/>
          </w:tcPr>
          <w:p w14:paraId="38991131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 (LUNA 16)</w:t>
            </w:r>
          </w:p>
        </w:tc>
        <w:tc>
          <w:tcPr>
            <w:tcW w:w="1189" w:type="dxa"/>
            <w:vAlign w:val="center"/>
          </w:tcPr>
          <w:p w14:paraId="6335611C" w14:textId="1A6C0BF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CT 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2</w:t>
            </w:r>
          </w:p>
          <w:p w14:paraId="11DB66FC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7" w:type="dxa"/>
            <w:vAlign w:val="center"/>
          </w:tcPr>
          <w:p w14:paraId="290A9608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5</w:t>
            </w:r>
          </w:p>
        </w:tc>
        <w:tc>
          <w:tcPr>
            <w:tcW w:w="1368" w:type="dxa"/>
          </w:tcPr>
          <w:p w14:paraId="72A2B53E" w14:textId="044C582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793651C3" w14:textId="3989B2F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Accuracy:  98.4% 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3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AUC:  0.989</w:t>
            </w:r>
          </w:p>
        </w:tc>
      </w:tr>
      <w:tr w:rsidR="00BA7B82" w:rsidRPr="00C80626" w14:paraId="6DDC64DD" w14:textId="77777777" w:rsidTr="00242966">
        <w:trPr>
          <w:trHeight w:val="838"/>
        </w:trPr>
        <w:tc>
          <w:tcPr>
            <w:tcW w:w="1949" w:type="dxa"/>
            <w:vAlign w:val="center"/>
          </w:tcPr>
          <w:p w14:paraId="71CF4B6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Pouria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Yazdian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Anar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Anari&lt;/Author&gt;&lt;Year&gt;2024&lt;/Year&gt;&lt;RecNum&gt;1750&lt;/RecNum&gt;&lt;DisplayText&gt;[3]&lt;/DisplayText&gt;&lt;record&gt;&lt;rec-number&gt;1750&lt;/rec-number&gt;&lt;foreign-keys&gt;&lt;key app="EN" db-id="exttxdwt35tdpwea2xpp50vvzfzwxrrwvxvz" timestamp="1731236051"&gt;1750&lt;/key&gt;&lt;/foreign-keys&gt;&lt;ref-type name="Journal Article"&gt;17&lt;/ref-type&gt;&lt;contributors&gt;&lt;authors&gt;&lt;author&gt;Anari, P. Y.&lt;/author&gt;&lt;author&gt;Obiezu, F.&lt;/author&gt;&lt;author&gt;Lay, N.&lt;/author&gt;&lt;author&gt;Firouzabadi, F. D.&lt;/author&gt;&lt;author&gt;Chaurasia, A.&lt;/author&gt;&lt;author&gt;Golagha, M.&lt;/author&gt;&lt;author&gt;Singh, S.&lt;/author&gt;&lt;author&gt;Homayounieh, F.&lt;/author&gt;&lt;author&gt;Zahergivar, A.&lt;/author&gt;&lt;author&gt;Harmon, S.&lt;/author&gt;&lt;author&gt;Turkbey, E.&lt;/author&gt;&lt;author&gt;Gautam, R.&lt;/author&gt;&lt;author&gt;Ma, K.&lt;/author&gt;&lt;author&gt;Merino, M.&lt;/author&gt;&lt;author&gt;Jones, E. C.&lt;/author&gt;&lt;author&gt;Ball, M. W.&lt;/author&gt;&lt;author&gt;Marston Linehan, W.&lt;/author&gt;&lt;author&gt;Turkbey, B.&lt;/author&gt;&lt;author&gt;Malayeri, A. A.&lt;/author&gt;&lt;/authors&gt;&lt;/contributors&gt;&lt;auth-address&gt;Radiology and Imaging Sciences, Clinical Center, National Institutes of Health, USA.&amp;#xD;Artificial Intelligence Resource, National Institutes of Health, USA.&amp;#xD;Urology Oncology Branch, National cancer institutes, National Institutes of Health, USA.&amp;#xD;Pathology Department, National Cancer Institutes, National Institutes of Health, USA.&lt;/auth-address&gt;&lt;titles&gt;&lt;title&gt;Using YOLO v7 to Detect Kidney in Magnetic Resonance Imaging&lt;/title&gt;&lt;secondary-title&gt;ArXiv&lt;/secondary-title&gt;&lt;alt-title&gt;ArXiv&lt;/alt-title&gt;&lt;/titles&gt;&lt;periodical&gt;&lt;full-title&gt;ArXiv&lt;/full-title&gt;&lt;abbr-1&gt;ArXiv&lt;/abbr-1&gt;&lt;/periodical&gt;&lt;alt-periodical&gt;&lt;full-title&gt;ArXiv&lt;/full-title&gt;&lt;abbr-1&gt;ArXiv&lt;/abbr-1&gt;&lt;/alt-periodical&gt;&lt;edition&gt;2024/06/21&lt;/edition&gt;&lt;keywords&gt;&lt;keyword&gt;Kidney&lt;/keyword&gt;&lt;keyword&gt;Renal cell carcinoma&lt;/keyword&gt;&lt;keyword&gt;YOLO v7&lt;/keyword&gt;&lt;/keywords&gt;&lt;dates&gt;&lt;year&gt;2024&lt;/year&gt;&lt;pub-dates&gt;&lt;date&gt;Feb 12&lt;/date&gt;&lt;/pub-dates&gt;&lt;/dates&gt;&lt;isbn&gt;2331-8422&lt;/isbn&gt;&lt;accession-num&gt;38903734&lt;/accession-num&gt;&lt;urls&gt;&lt;/urls&gt;&lt;custom2&gt;PMC11188135&lt;/custom2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3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388DB731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2FB9B2EF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Renal Cell Carcinoma (RCC)</w:t>
            </w:r>
          </w:p>
          <w:p w14:paraId="0212566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160" w:type="dxa"/>
            <w:vAlign w:val="center"/>
          </w:tcPr>
          <w:p w14:paraId="1488EC75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084 cases /5657 scans</w:t>
            </w:r>
          </w:p>
        </w:tc>
        <w:tc>
          <w:tcPr>
            <w:tcW w:w="1216" w:type="dxa"/>
            <w:vAlign w:val="center"/>
          </w:tcPr>
          <w:p w14:paraId="63E40BD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3EA6FE9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  <w:p w14:paraId="2781A54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7" w:type="dxa"/>
            <w:vAlign w:val="center"/>
          </w:tcPr>
          <w:p w14:paraId="33AE2DAC" w14:textId="1BC21C7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7</w:t>
            </w:r>
          </w:p>
        </w:tc>
        <w:tc>
          <w:tcPr>
            <w:tcW w:w="1368" w:type="dxa"/>
          </w:tcPr>
          <w:p w14:paraId="6D2BB57D" w14:textId="43684E2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3C1ADEA6" w14:textId="671008B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: 0.98 ± 0.004, and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mAP:  0.95 ± 0.01</w:t>
            </w:r>
          </w:p>
        </w:tc>
      </w:tr>
      <w:tr w:rsidR="00BA7B82" w:rsidRPr="00C80626" w14:paraId="13E8260F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3B1654F7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Jenita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Manokaran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Manokaran&lt;/Author&gt;&lt;Year&gt;2024&lt;/Year&gt;&lt;RecNum&gt;1731&lt;/RecNum&gt;&lt;DisplayText&gt;[4]&lt;/DisplayText&gt;&lt;record&gt;&lt;rec-number&gt;1731&lt;/rec-number&gt;&lt;foreign-keys&gt;&lt;key app="EN" db-id="exttxdwt35tdpwea2xpp50vvzfzwxrrwvxvz" timestamp="1731236051"&gt;1731&lt;/key&gt;&lt;/foreign-keys&gt;&lt;ref-type name="Journal Article"&gt;17&lt;/ref-type&gt;&lt;contributors&gt;&lt;authors&gt;&lt;author&gt;Manokaran, J.&lt;/author&gt;&lt;author&gt;Mittal, R.&lt;/author&gt;&lt;author&gt;Ukwatta, E.&lt;/author&gt;&lt;/authors&gt;&lt;/contributors&gt;&lt;auth-address&gt;University of Guelph, School of Engineering, Guelph, Ontario, Canada.&amp;#xD;Guelph general hospital, Guelph, Ontario, Canada.&lt;/auth-address&gt;&lt;titles&gt;&lt;title&gt;Pulmonary nodule detection in low dose computed tomography using a medical-to-medical transfer learning approach&lt;/title&gt;&lt;secondary-title&gt;J Med Imaging (Bellingham)&lt;/secondary-title&gt;&lt;alt-title&gt;Journal of medical imaging (Bellingham, Wash.)&lt;/alt-title&gt;&lt;/titles&gt;&lt;periodical&gt;&lt;full-title&gt;J Med Imaging (Bellingham)&lt;/full-title&gt;&lt;abbr-1&gt;Journal of medical imaging (Bellingham, Wash.)&lt;/abbr-1&gt;&lt;/periodical&gt;&lt;alt-periodical&gt;&lt;full-title&gt;J Med Imaging (Bellingham)&lt;/full-title&gt;&lt;abbr-1&gt;Journal of medical imaging (Bellingham, Wash.)&lt;/abbr-1&gt;&lt;/alt-periodical&gt;&lt;pages&gt;044502&lt;/pages&gt;&lt;volume&gt;11&lt;/volume&gt;&lt;number&gt;4&lt;/number&gt;&lt;edition&gt;2024/07/11&lt;/edition&gt;&lt;keywords&gt;&lt;keyword&gt;computed tomography&lt;/keyword&gt;&lt;keyword&gt;deep learning&lt;/keyword&gt;&lt;keyword&gt;detection&lt;/keyword&gt;&lt;keyword&gt;high-dose computed tomography&lt;/keyword&gt;&lt;keyword&gt;low-dose computed tomography&lt;/keyword&gt;&lt;keyword&gt;transfer learning&lt;/keyword&gt;&lt;keyword&gt;you only look once&lt;/keyword&gt;&lt;/keywords&gt;&lt;dates&gt;&lt;year&gt;2024&lt;/year&gt;&lt;pub-dates&gt;&lt;date&gt;Jul&lt;/date&gt;&lt;/pub-dates&gt;&lt;/dates&gt;&lt;isbn&gt;2329-4302 (Print)&amp;#xD;2329-4302&lt;/isbn&gt;&lt;accession-num&gt;38988991&lt;/accession-num&gt;&lt;urls&gt;&lt;/urls&gt;&lt;custom2&gt;PMC11232701&lt;/custom2&gt;&lt;electronic-resource-num&gt;10.1117/1.jmi.11.4.044502&lt;/electronic-resource-num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4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62C66A1C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1AE91A0B" w14:textId="3A20FE3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Lung Cancer </w:t>
            </w:r>
          </w:p>
        </w:tc>
        <w:tc>
          <w:tcPr>
            <w:tcW w:w="1160" w:type="dxa"/>
            <w:vAlign w:val="center"/>
          </w:tcPr>
          <w:p w14:paraId="7B98EAA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50 patients</w:t>
            </w:r>
          </w:p>
        </w:tc>
        <w:tc>
          <w:tcPr>
            <w:tcW w:w="1216" w:type="dxa"/>
            <w:vAlign w:val="center"/>
          </w:tcPr>
          <w:p w14:paraId="346E7CD5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0DB7B68C" w14:textId="0DC7050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  <w:p w14:paraId="5BE2D10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7" w:type="dxa"/>
            <w:vAlign w:val="center"/>
          </w:tcPr>
          <w:p w14:paraId="277AE8C5" w14:textId="2FE54E6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</w:t>
            </w:r>
          </w:p>
        </w:tc>
        <w:tc>
          <w:tcPr>
            <w:tcW w:w="1368" w:type="dxa"/>
          </w:tcPr>
          <w:p w14:paraId="2F4EA82A" w14:textId="1BDFB42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31408983" w14:textId="40DE682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Precision: 0.982 Specificity: 0.923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Recall: 0.87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F1-score: 0.924</w:t>
            </w:r>
          </w:p>
        </w:tc>
      </w:tr>
      <w:tr w:rsidR="00BA7B82" w:rsidRPr="00C80626" w14:paraId="4D9A0830" w14:textId="77777777" w:rsidTr="00242966">
        <w:trPr>
          <w:trHeight w:val="838"/>
        </w:trPr>
        <w:tc>
          <w:tcPr>
            <w:tcW w:w="1949" w:type="dxa"/>
            <w:vAlign w:val="center"/>
          </w:tcPr>
          <w:p w14:paraId="78C3BFCA" w14:textId="1D758B4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Wen Song/202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Song&lt;/Author&gt;&lt;Year&gt;2024&lt;/Year&gt;&lt;RecNum&gt;1848&lt;/RecNum&gt;&lt;DisplayText&gt;[5]&lt;/DisplayText&gt;&lt;record&gt;&lt;rec-number&gt;1848&lt;/rec-number&gt;&lt;foreign-keys&gt;&lt;key app="EN" db-id="exttxdwt35tdpwea2xpp50vvzfzwxrrwvxvz" timestamp="1731236051"&gt;1848&lt;/key&gt;&lt;/foreign-keys&gt;&lt;ref-type name="Journal Article"&gt;17&lt;/ref-type&gt;&lt;contributors&gt;&lt;authors&gt;&lt;author&gt;Song, W.&lt;/author&gt;&lt;author&gt;Tang, F.&lt;/author&gt;&lt;author&gt;Marshall, H.&lt;/author&gt;&lt;author&gt;Fong, K. M.&lt;/author&gt;&lt;author&gt;Liu, F.&lt;/author&gt;&lt;/authors&gt;&lt;/contributors&gt;&lt;auth-address&gt;School of Electrical Engineering and Computer Science, The University of Queensland, Brisbane, Australia.&amp;#xD;UQ Thoracic Research Centre, Faculty of Medicine, The University of Queensland, Brisbane, Australia.&amp;#xD;Department of Thoracic Medicine, The Prince Charles Hospital, Brisbane, Australia.&lt;/auth-address&gt;&lt;titles&gt;&lt;title&gt;A multiscale 3D network for lung nodule detection using flexible nodule modeling&lt;/title&gt;&lt;secondary-title&gt;Med Phys&lt;/secondary-title&gt;&lt;alt-title&gt;Medical physics&lt;/alt-title&gt;&lt;/titles&gt;&lt;periodical&gt;&lt;full-title&gt;Med Phys&lt;/full-title&gt;&lt;abbr-1&gt;Medical physics&lt;/abbr-1&gt;&lt;/periodical&gt;&lt;alt-periodical&gt;&lt;full-title&gt;Med Phys&lt;/full-title&gt;&lt;abbr-1&gt;Medical physics&lt;/abbr-1&gt;&lt;/alt-periodical&gt;&lt;pages&gt;7356-7368&lt;/pages&gt;&lt;volume&gt;51&lt;/volume&gt;&lt;number&gt;10&lt;/number&gt;&lt;edition&gt;2024/07/01&lt;/edition&gt;&lt;keywords&gt;&lt;keyword&gt;*Lung Neoplasms/diagnostic imaging&lt;/keyword&gt;&lt;keyword&gt;*Deep Learning&lt;/keyword&gt;&lt;keyword&gt;*Imaging, Three-Dimensional/methods&lt;/keyword&gt;&lt;keyword&gt;*Tomography, X-Ray Computed&lt;/keyword&gt;&lt;keyword&gt;Humans&lt;/keyword&gt;&lt;keyword&gt;Solitary Pulmonary Nodule/diagnostic imaging&lt;/keyword&gt;&lt;keyword&gt;computer tomography&lt;/keyword&gt;&lt;keyword&gt;deep learning&lt;/keyword&gt;&lt;keyword&gt;lung cancer&lt;/keyword&gt;&lt;keyword&gt;object detection&lt;/keyword&gt;&lt;/keywords&gt;&lt;dates&gt;&lt;year&gt;2024&lt;/year&gt;&lt;pub-dates&gt;&lt;date&gt;Oct&lt;/date&gt;&lt;/pub-dates&gt;&lt;/dates&gt;&lt;isbn&gt;0094-2405&lt;/isbn&gt;&lt;accession-num&gt;38949577&lt;/accession-num&gt;&lt;urls&gt;&lt;/urls&gt;&lt;electronic-resource-num&gt;10.1002/mp.17283&lt;/electronic-resource-num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5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8A19D93" w14:textId="01FE594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3B26C72D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888 cases</w:t>
            </w:r>
          </w:p>
        </w:tc>
        <w:tc>
          <w:tcPr>
            <w:tcW w:w="1216" w:type="dxa"/>
            <w:vAlign w:val="center"/>
          </w:tcPr>
          <w:p w14:paraId="59B3DAB8" w14:textId="503BE0C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 (LUNA 16)</w:t>
            </w:r>
          </w:p>
        </w:tc>
        <w:tc>
          <w:tcPr>
            <w:tcW w:w="1189" w:type="dxa"/>
            <w:vAlign w:val="center"/>
          </w:tcPr>
          <w:p w14:paraId="63DAA8B9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56879FEA" w14:textId="7A23481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5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M3N</w:t>
            </w:r>
          </w:p>
        </w:tc>
        <w:tc>
          <w:tcPr>
            <w:tcW w:w="1368" w:type="dxa"/>
          </w:tcPr>
          <w:p w14:paraId="55729F17" w14:textId="004E76D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2C0EC4A0" w14:textId="779620B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90.6% competitive performance metrics</w:t>
            </w:r>
          </w:p>
        </w:tc>
      </w:tr>
      <w:tr w:rsidR="00BA7B82" w:rsidRPr="00C80626" w14:paraId="427F45B5" w14:textId="77777777" w:rsidTr="00242966">
        <w:trPr>
          <w:trHeight w:val="1477"/>
        </w:trPr>
        <w:tc>
          <w:tcPr>
            <w:tcW w:w="1949" w:type="dxa"/>
            <w:vAlign w:val="center"/>
          </w:tcPr>
          <w:p w14:paraId="29390004" w14:textId="1003A49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Chaosheng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Tang/2024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5nPC9BdXRob3I+PFllYXI+MjAyNTwvWWVhcj48UmVj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5nPC9BdXRob3I+PFllYXI+MjAyNTwvWWVhcj48UmVj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6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AC2667C" w14:textId="75BF82C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5EE24C08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,018 scans</w:t>
            </w:r>
          </w:p>
        </w:tc>
        <w:tc>
          <w:tcPr>
            <w:tcW w:w="1216" w:type="dxa"/>
            <w:vAlign w:val="center"/>
          </w:tcPr>
          <w:p w14:paraId="2A8BB675" w14:textId="76CE06A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4CE3816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4EE7BFD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 based Model with Multiscale Feature Fusion and Attention Mechanisms</w:t>
            </w:r>
          </w:p>
        </w:tc>
        <w:tc>
          <w:tcPr>
            <w:tcW w:w="1368" w:type="dxa"/>
          </w:tcPr>
          <w:p w14:paraId="36C5D381" w14:textId="0CF9DE06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  <w:color w:val="000000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2997E029" w14:textId="294E2A9F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color w:val="000000"/>
                <w:sz w:val="20"/>
                <w:szCs w:val="20"/>
              </w:rPr>
              <w:t xml:space="preserve">Sensitivity: 95% </w:t>
            </w:r>
          </w:p>
        </w:tc>
      </w:tr>
      <w:tr w:rsidR="00BA7B82" w:rsidRPr="00C80626" w14:paraId="787593A9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78DE6FAF" w14:textId="62674F3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Ito,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adayuk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3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JdG88L0F1dGhvcj48WWVhcj4yMDIzPC9ZZWFyPjxSZWNO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JdG88L0F1dGhvcj48WWVhcj4yMDIzPC9ZZWFyPjxSZWNO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</w:fldData>
              </w:fldCha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7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86F79E6" w14:textId="4B97738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37A420A1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95 (95 tumor cases, 100 controls)</w:t>
            </w:r>
          </w:p>
        </w:tc>
        <w:tc>
          <w:tcPr>
            <w:tcW w:w="1216" w:type="dxa"/>
            <w:vAlign w:val="center"/>
          </w:tcPr>
          <w:p w14:paraId="2E84A38B" w14:textId="0807F48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color w:val="000000" w:themeColor="text1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3182EA48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06629D62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4</w:t>
            </w:r>
          </w:p>
        </w:tc>
        <w:tc>
          <w:tcPr>
            <w:tcW w:w="1368" w:type="dxa"/>
          </w:tcPr>
          <w:p w14:paraId="35E341CA" w14:textId="201AAC8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103C682F" w14:textId="5E4FC9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tion accuracy: 93.8% classification accuracy:  84.1%</w:t>
            </w:r>
          </w:p>
        </w:tc>
      </w:tr>
      <w:tr w:rsidR="00BA7B82" w:rsidRPr="00C80626" w14:paraId="338A390B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48D8031C" w14:textId="7F5775B6" w:rsidR="00BA7B82" w:rsidRPr="00C80626" w:rsidRDefault="00BA7B82" w:rsidP="0016324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Duygu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inanc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Terzi /2023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erzi&lt;/Author&gt;&lt;Year&gt;2023&lt;/Year&gt;&lt;RecNum&gt;1716&lt;/RecNum&gt;&lt;DisplayText&gt;[8]&lt;/DisplayText&gt;&lt;record&gt;&lt;rec-number&gt;1716&lt;/rec-number&gt;&lt;foreign-keys&gt;&lt;key app="EN" db-id="exttxdwt35tdpwea2xpp50vvzfzwxrrwvxvz" timestamp="1731236051"&gt;1716&lt;/key&gt;&lt;/foreign-keys&gt;&lt;ref-type name="Journal Article"&gt;17&lt;/ref-type&gt;&lt;contributors&gt;&lt;authors&gt;&lt;author&gt;Terzi, D. S.&lt;/author&gt;&lt;author&gt;Azginoglu, N.&lt;/author&gt;&lt;/authors&gt;&lt;/contributors&gt;&lt;auth-address&gt;Department of Computer Engineering, Amasya University, Amasya 05100, Turkey.&amp;#xD;Department of Computer Engineering, Kayseri University, Kayseri 38280, Turkey.&lt;/auth-address&gt;&lt;titles&gt;&lt;title&gt;In-Domain Transfer Learning Strategy for Tumor Detection on Brain MRI&lt;/title&gt;&lt;secondary-title&gt;Diagnostics (Basel)&lt;/secondary-title&gt;&lt;alt-title&gt;Diagnostics (Basel, Switzerland)&lt;/alt-title&gt;&lt;/titles&gt;&lt;periodical&gt;&lt;full-title&gt;Diagnostics (Basel)&lt;/full-title&gt;&lt;abbr-1&gt;Diagnostics (Basel, Switzerland)&lt;/abbr-1&gt;&lt;/periodical&gt;&lt;alt-periodical&gt;&lt;full-title&gt;Diagnostics (Basel)&lt;/full-title&gt;&lt;abbr-1&gt;Diagnostics (Basel, Switzerland)&lt;/abbr-1&gt;&lt;/alt-periodical&gt;&lt;volume&gt;13&lt;/volume&gt;&lt;number&gt;12&lt;/number&gt;&lt;edition&gt;2023/06/28&lt;/edition&gt;&lt;keywords&gt;&lt;keyword&gt;brain MRI&lt;/keyword&gt;&lt;keyword&gt;brain tumor detection&lt;/keyword&gt;&lt;keyword&gt;object detection&lt;/keyword&gt;&lt;keyword&gt;segmentation&lt;/keyword&gt;&lt;keyword&gt;transfer learning&lt;/keyword&gt;&lt;/keywords&gt;&lt;dates&gt;&lt;year&gt;2023&lt;/year&gt;&lt;pub-dates&gt;&lt;date&gt;Jun 19&lt;/date&gt;&lt;/pub-dates&gt;&lt;/dates&gt;&lt;isbn&gt;2075-4418 (Print)&amp;#xD;2075-4418&lt;/isbn&gt;&lt;accession-num&gt;37371005&lt;/accession-num&gt;&lt;urls&gt;&lt;/urls&gt;&lt;custom2&gt;PMC10297489&lt;/custom2&gt;&lt;electronic-resource-num&gt;10.3390/diagnostics13122110&lt;/electronic-resource-num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8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21FC361F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63B4FAC8" w14:textId="7608D31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3105BB5A" w14:textId="7329823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293</w:t>
            </w:r>
          </w:p>
        </w:tc>
        <w:tc>
          <w:tcPr>
            <w:tcW w:w="1216" w:type="dxa"/>
            <w:vAlign w:val="center"/>
          </w:tcPr>
          <w:p w14:paraId="43F1265D" w14:textId="2F0192A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Public (brain tumor dataset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TS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2020)</w:t>
            </w:r>
          </w:p>
        </w:tc>
        <w:tc>
          <w:tcPr>
            <w:tcW w:w="1189" w:type="dxa"/>
            <w:vAlign w:val="center"/>
          </w:tcPr>
          <w:p w14:paraId="1559A03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2A6537ED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ask R-CNN, YOLOv8</w:t>
            </w:r>
          </w:p>
        </w:tc>
        <w:tc>
          <w:tcPr>
            <w:tcW w:w="1368" w:type="dxa"/>
          </w:tcPr>
          <w:p w14:paraId="39E8825A" w14:textId="77777777" w:rsidR="00BA7B82" w:rsidRPr="00C80626" w:rsidRDefault="00BA7B82" w:rsidP="00BA7B8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  <w:p w14:paraId="27DD9794" w14:textId="77777777" w:rsidR="00BA7B82" w:rsidRPr="00C80626" w:rsidRDefault="00BA7B82" w:rsidP="00BA7B8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And</w:t>
            </w:r>
          </w:p>
          <w:p w14:paraId="3F711470" w14:textId="7B0CDD48" w:rsidR="00BA7B82" w:rsidRPr="00C80626" w:rsidRDefault="00BA7B82" w:rsidP="00BA7B82">
            <w:pPr>
              <w:jc w:val="center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081F4AEE" w14:textId="556FDCA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5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AP (Mask R-CNN): 0.7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Average Priscian (YOLOv8) :0.6</w:t>
            </w:r>
          </w:p>
        </w:tc>
      </w:tr>
      <w:tr w:rsidR="00BA7B82" w:rsidRPr="00C80626" w14:paraId="1D2EFB05" w14:textId="77777777" w:rsidTr="00242966">
        <w:trPr>
          <w:trHeight w:val="2745"/>
        </w:trPr>
        <w:tc>
          <w:tcPr>
            <w:tcW w:w="1949" w:type="dxa"/>
            <w:vAlign w:val="center"/>
          </w:tcPr>
          <w:p w14:paraId="58BB37C2" w14:textId="27D3F22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Ramazan Terzi/2023 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Terzi&lt;/Author&gt;&lt;Year&gt;2023&lt;/Year&gt;&lt;RecNum&gt;1748&lt;/RecNum&gt;&lt;DisplayText&gt;[9]&lt;/DisplayText&gt;&lt;record&gt;&lt;rec-number&gt;1748&lt;/rec-number&gt;&lt;foreign-keys&gt;&lt;key app="EN" db-id="exttxdwt35tdpwea2xpp50vvzfzwxrrwvxvz" timestamp="1731236051"&gt;1748&lt;/key&gt;&lt;/foreign-keys&gt;&lt;ref-type name="Journal Article"&gt;17&lt;/ref-type&gt;&lt;contributors&gt;&lt;authors&gt;&lt;author&gt;Terzi, R.&lt;/author&gt;&lt;/authors&gt;&lt;/contributors&gt;&lt;auth-address&gt;Department of Big Data and Artificial Intelligence, Digital Transformation Office of the Presidency of Republic of Türkiye, Ankara 06100, Turkey.&amp;#xD;Department of Computer Engineering, Amasya University, Amasya 05100, Turkey.&lt;/auth-address&gt;&lt;titles&gt;&lt;title&gt;An Ensemble of Deep Learning Object Detection Models for Anatomical and Pathological Regions in Brain MRI&lt;/title&gt;&lt;secondary-title&gt;Diagnostics (Basel)&lt;/secondary-title&gt;&lt;alt-title&gt;Diagnostics (Basel, Switzerland)&lt;/alt-title&gt;&lt;/titles&gt;&lt;periodical&gt;&lt;full-title&gt;Diagnostics (Basel)&lt;/full-title&gt;&lt;abbr-1&gt;Diagnostics (Basel, Switzerland)&lt;/abbr-1&gt;&lt;/periodical&gt;&lt;alt-periodical&gt;&lt;full-title&gt;Diagnostics (Basel)&lt;/full-title&gt;&lt;abbr-1&gt;Diagnostics (Basel, Switzerland)&lt;/abbr-1&gt;&lt;/alt-periodical&gt;&lt;volume&gt;13&lt;/volume&gt;&lt;number&gt;8&lt;/number&gt;&lt;edition&gt;2023/05/16&lt;/edition&gt;&lt;keywords&gt;&lt;keyword&gt;anatomical and pathological object detection&lt;/keyword&gt;&lt;keyword&gt;benchmark&lt;/keyword&gt;&lt;keyword&gt;brain MRI&lt;/keyword&gt;&lt;keyword&gt;model ensemble&lt;/keyword&gt;&lt;/keywords&gt;&lt;dates&gt;&lt;year&gt;2023&lt;/year&gt;&lt;pub-dates&gt;&lt;date&gt;Apr 20&lt;/date&gt;&lt;/pub-dates&gt;&lt;/dates&gt;&lt;isbn&gt;2075-4418 (Print)&amp;#xD;2075-4418&lt;/isbn&gt;&lt;accession-num&gt;37189595&lt;/accession-num&gt;&lt;urls&gt;&lt;/urls&gt;&lt;custom2&gt;PMC10137632&lt;/custom2&gt;&lt;electronic-resource-num&gt;10.3390/diagnostics13081494&lt;/electronic-resource-num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9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2156E25F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1D3728A3" w14:textId="4942C9E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681EABB0" w14:textId="231E9BA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2024</w:t>
            </w:r>
          </w:p>
        </w:tc>
        <w:tc>
          <w:tcPr>
            <w:tcW w:w="1216" w:type="dxa"/>
            <w:vAlign w:val="center"/>
          </w:tcPr>
          <w:p w14:paraId="7BAD5ACC" w14:textId="7DE3F57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 (Gazi Brains 2020 dataset)</w:t>
            </w:r>
          </w:p>
        </w:tc>
        <w:tc>
          <w:tcPr>
            <w:tcW w:w="1189" w:type="dxa"/>
            <w:vAlign w:val="center"/>
          </w:tcPr>
          <w:p w14:paraId="44813879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2C60573F" w14:textId="3D87DAB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Retina Net YOLOv3 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7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FCOS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8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NAS-FPN 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9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ATSS 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0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VFNet, Faster R-CNN, Dynamic R-CNN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 xml:space="preserve">and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Cascade R-CNN</w:t>
            </w:r>
          </w:p>
        </w:tc>
        <w:tc>
          <w:tcPr>
            <w:tcW w:w="1368" w:type="dxa"/>
          </w:tcPr>
          <w:p w14:paraId="26B89334" w14:textId="77777777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  <w:p w14:paraId="42946FA4" w14:textId="77777777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And</w:t>
            </w:r>
          </w:p>
          <w:p w14:paraId="136C2FFC" w14:textId="538BC2E4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576350A9" w14:textId="7029ECBE" w:rsidR="00BA7B82" w:rsidRPr="00C80626" w:rsidRDefault="00BA7B82" w:rsidP="00A5251F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mAP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: 0.76  </w:t>
            </w:r>
          </w:p>
          <w:p w14:paraId="06FFC4D6" w14:textId="460F152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BA7B82" w:rsidRPr="00C80626" w14:paraId="6BD684CF" w14:textId="77777777" w:rsidTr="00242966">
        <w:trPr>
          <w:trHeight w:val="419"/>
        </w:trPr>
        <w:tc>
          <w:tcPr>
            <w:tcW w:w="1949" w:type="dxa"/>
            <w:vAlign w:val="center"/>
          </w:tcPr>
          <w:p w14:paraId="688F1D3A" w14:textId="030F79F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Fe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Xie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/2023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aWU8L0F1dGhvcj48WWVhcj4yMDIzPC9ZZWFyPjxSZWNO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aWU8L0F1dGhvcj48WWVhcj4yMDIzPC9ZZWFyPjxSZWNO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0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  <w:p w14:paraId="5561231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329" w:type="dxa"/>
            <w:vAlign w:val="center"/>
          </w:tcPr>
          <w:p w14:paraId="0A8D2911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Small Intestinal Tumor</w:t>
            </w:r>
          </w:p>
        </w:tc>
        <w:tc>
          <w:tcPr>
            <w:tcW w:w="1160" w:type="dxa"/>
            <w:vAlign w:val="center"/>
          </w:tcPr>
          <w:p w14:paraId="646D2B9E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267</w:t>
            </w:r>
          </w:p>
        </w:tc>
        <w:tc>
          <w:tcPr>
            <w:tcW w:w="1216" w:type="dxa"/>
            <w:vAlign w:val="center"/>
          </w:tcPr>
          <w:p w14:paraId="4B2F4050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6EC316D3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4D4F8DB8" w14:textId="37FC6EB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Faster R-CNN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Mask R-CNN Retina Net</w:t>
            </w:r>
          </w:p>
        </w:tc>
        <w:tc>
          <w:tcPr>
            <w:tcW w:w="1368" w:type="dxa"/>
          </w:tcPr>
          <w:p w14:paraId="2A1E14F0" w14:textId="193D0BE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color w:val="131314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7FFCA96D" w14:textId="38798CD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color w:val="131314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color w:val="131314"/>
                <w:sz w:val="20"/>
                <w:szCs w:val="20"/>
              </w:rPr>
              <w:t xml:space="preserve">AP: 0.574 </w:t>
            </w:r>
          </w:p>
          <w:p w14:paraId="1AFCB5C8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</w:p>
        </w:tc>
      </w:tr>
      <w:tr w:rsidR="00BA7B82" w:rsidRPr="00C80626" w14:paraId="43A13F3B" w14:textId="77777777" w:rsidTr="00242966">
        <w:trPr>
          <w:trHeight w:val="1477"/>
        </w:trPr>
        <w:tc>
          <w:tcPr>
            <w:tcW w:w="1949" w:type="dxa"/>
            <w:vAlign w:val="center"/>
          </w:tcPr>
          <w:p w14:paraId="1FB1DA29" w14:textId="4D6F8BC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Di Xu/2023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dTwvQXV0aG9yPjxZZWFyPjIwMjM8L1llYXI+PFJlY051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MTY5NjwvcGFnZXM+PHZvbHVtZT4xMzwvdm9sdW1lPjxudW1i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dTwvQXV0aG9yPjxZZWFyPjIwMjM8L1llYXI+PFJlY051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1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50B0C2C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rostate Cancer</w:t>
            </w:r>
          </w:p>
        </w:tc>
        <w:tc>
          <w:tcPr>
            <w:tcW w:w="1160" w:type="dxa"/>
            <w:vAlign w:val="center"/>
          </w:tcPr>
          <w:p w14:paraId="13DEAD15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88</w:t>
            </w:r>
          </w:p>
        </w:tc>
        <w:tc>
          <w:tcPr>
            <w:tcW w:w="1216" w:type="dxa"/>
            <w:vAlign w:val="center"/>
          </w:tcPr>
          <w:p w14:paraId="60A2C1D7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5EF32C52" w14:textId="271822B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ET/CT</w:t>
            </w: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1227" w:type="dxa"/>
            <w:vAlign w:val="center"/>
          </w:tcPr>
          <w:p w14:paraId="31F8301D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ask R-CNN</w:t>
            </w:r>
          </w:p>
        </w:tc>
        <w:tc>
          <w:tcPr>
            <w:tcW w:w="1368" w:type="dxa"/>
          </w:tcPr>
          <w:p w14:paraId="6CA7856C" w14:textId="1246C45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195A98B6" w14:textId="5F16116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: 83.351% Precision: 58.621%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 xml:space="preserve">F1 score: 60.021%,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AUC: 90.034%</w:t>
            </w:r>
          </w:p>
        </w:tc>
      </w:tr>
      <w:tr w:rsidR="00BA7B82" w:rsidRPr="00C80626" w14:paraId="7372E46C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1C038E5B" w14:textId="1C9D685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Chao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Jin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ZzwvQXV0aG9yPjxZZWFyPjIwMjI8L1llYXI+PFJl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uZzwvQXV0aG9yPjxZZWFyPjIwMjI8L1llYXI+PFJl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2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4F78FD51" w14:textId="0F94CDF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Head &amp; Neck</w:t>
            </w:r>
          </w:p>
        </w:tc>
        <w:tc>
          <w:tcPr>
            <w:tcW w:w="1160" w:type="dxa"/>
            <w:vAlign w:val="center"/>
          </w:tcPr>
          <w:p w14:paraId="6F9AF878" w14:textId="2A497E4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50 (thoracic) + 225 (head/neck)</w:t>
            </w:r>
          </w:p>
        </w:tc>
        <w:tc>
          <w:tcPr>
            <w:tcW w:w="1216" w:type="dxa"/>
            <w:vAlign w:val="center"/>
          </w:tcPr>
          <w:p w14:paraId="273B10F3" w14:textId="0EE1A23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20060FC6" w14:textId="43FC1EB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  <w:p w14:paraId="52D65746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1227" w:type="dxa"/>
            <w:vAlign w:val="center"/>
          </w:tcPr>
          <w:p w14:paraId="2397DC13" w14:textId="7009255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1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AAR-DL</w:t>
            </w:r>
          </w:p>
        </w:tc>
        <w:tc>
          <w:tcPr>
            <w:tcW w:w="1368" w:type="dxa"/>
          </w:tcPr>
          <w:p w14:paraId="7C7F1313" w14:textId="2C47709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</w:t>
            </w:r>
          </w:p>
        </w:tc>
        <w:tc>
          <w:tcPr>
            <w:tcW w:w="1502" w:type="dxa"/>
            <w:vAlign w:val="center"/>
          </w:tcPr>
          <w:p w14:paraId="13E280C6" w14:textId="71B65F9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tion error of ~4.4 mm</w:t>
            </w:r>
          </w:p>
        </w:tc>
      </w:tr>
      <w:tr w:rsidR="00BA7B82" w:rsidRPr="00C80626" w14:paraId="5C5C5EBB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7D47F094" w14:textId="5C894F5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Mehralivand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habnam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ZWhyYWxpdmFuZDwvQXV0aG9yPjxZZWFyPjIwMjI8L1ll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ZWhyYWxpdmFuZDwvQXV0aG9yPjxZZWFyPjIwMjI8L1ll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3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4BE55188" w14:textId="259D7A4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rostate Cancer</w:t>
            </w:r>
          </w:p>
        </w:tc>
        <w:tc>
          <w:tcPr>
            <w:tcW w:w="1160" w:type="dxa"/>
            <w:vAlign w:val="center"/>
          </w:tcPr>
          <w:p w14:paraId="37759A4F" w14:textId="5BD6BD3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2,734 cases</w:t>
            </w:r>
          </w:p>
        </w:tc>
        <w:tc>
          <w:tcPr>
            <w:tcW w:w="1216" w:type="dxa"/>
            <w:vAlign w:val="center"/>
          </w:tcPr>
          <w:p w14:paraId="35ADA29D" w14:textId="4A7D8DB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614439AC" w14:textId="40DB651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1165771F" w14:textId="0E71DA96" w:rsidR="00BA7B82" w:rsidRPr="00C80626" w:rsidRDefault="00BA7B82" w:rsidP="0016324A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Cascaded Deep Learning </w:t>
            </w:r>
          </w:p>
        </w:tc>
        <w:tc>
          <w:tcPr>
            <w:tcW w:w="1368" w:type="dxa"/>
          </w:tcPr>
          <w:p w14:paraId="091D4ED1" w14:textId="6E0169B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7C97887F" w14:textId="320BC8A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: 0.93 </w:t>
            </w:r>
          </w:p>
        </w:tc>
      </w:tr>
      <w:tr w:rsidR="00BA7B82" w:rsidRPr="00C80626" w14:paraId="59C2A61D" w14:textId="77777777" w:rsidTr="00242966">
        <w:trPr>
          <w:trHeight w:val="1058"/>
        </w:trPr>
        <w:tc>
          <w:tcPr>
            <w:tcW w:w="1949" w:type="dxa"/>
            <w:vAlign w:val="center"/>
          </w:tcPr>
          <w:p w14:paraId="41165DB9" w14:textId="4D6FC93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ue Ming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W5nPC9BdXRob3I+PFllYXI+MjAyMjwvWWVhcj48UmVj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NaW5nPC9BdXRob3I+PFllYXI+MjAyMjwvWWVhcj48UmVj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4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12164CFD" w14:textId="3644BA2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ervical Cancer</w:t>
            </w:r>
          </w:p>
        </w:tc>
        <w:tc>
          <w:tcPr>
            <w:tcW w:w="1160" w:type="dxa"/>
            <w:vAlign w:val="center"/>
          </w:tcPr>
          <w:p w14:paraId="7C944406" w14:textId="39F0026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No</w:t>
            </w:r>
          </w:p>
        </w:tc>
        <w:tc>
          <w:tcPr>
            <w:tcW w:w="1216" w:type="dxa"/>
            <w:vAlign w:val="center"/>
          </w:tcPr>
          <w:p w14:paraId="5F028A45" w14:textId="32E367C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7F7F6F13" w14:textId="22748AE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ET/CT, FDG-PET/CT, Multimodal fusion</w:t>
            </w:r>
          </w:p>
        </w:tc>
        <w:tc>
          <w:tcPr>
            <w:tcW w:w="1227" w:type="dxa"/>
            <w:vAlign w:val="center"/>
          </w:tcPr>
          <w:p w14:paraId="2C6AB0AC" w14:textId="2F53B947" w:rsidR="00BA7B82" w:rsidRPr="00C80626" w:rsidRDefault="00BA7B82" w:rsidP="008F0822">
            <w:pPr>
              <w:tabs>
                <w:tab w:val="left" w:pos="651"/>
              </w:tabs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5</w:t>
            </w:r>
          </w:p>
        </w:tc>
        <w:tc>
          <w:tcPr>
            <w:tcW w:w="1368" w:type="dxa"/>
          </w:tcPr>
          <w:p w14:paraId="7F003521" w14:textId="4C29F2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4B857412" w14:textId="4465587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accuracy by 6.06% over PET and 8.9% over other fusion methods​</w:t>
            </w:r>
          </w:p>
        </w:tc>
      </w:tr>
      <w:tr w:rsidR="00BA7B82" w:rsidRPr="00C80626" w14:paraId="217C555D" w14:textId="77777777" w:rsidTr="00242966">
        <w:trPr>
          <w:trHeight w:val="1257"/>
        </w:trPr>
        <w:tc>
          <w:tcPr>
            <w:tcW w:w="1949" w:type="dxa"/>
            <w:vAlign w:val="center"/>
          </w:tcPr>
          <w:p w14:paraId="3B09774E" w14:textId="631F571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Jeong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Woo Son/2022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b248L0F1dGhvcj48WWVhcj4yMDIyPC9ZZWFyPjxSZWNO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b248L0F1dGhvcj48WWVhcj4yMDIyPC9ZZWFyPjxSZWNO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5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7532B7C3" w14:textId="301CB680" w:rsidR="00BA7B82" w:rsidRPr="00C80626" w:rsidRDefault="00BA7B82" w:rsidP="008F1C9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35C0982B" w14:textId="50DAA6D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515</w:t>
            </w:r>
          </w:p>
        </w:tc>
        <w:tc>
          <w:tcPr>
            <w:tcW w:w="1216" w:type="dxa"/>
            <w:vAlign w:val="center"/>
          </w:tcPr>
          <w:p w14:paraId="389A8BDA" w14:textId="5DC0DB8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 and LUNA16</w:t>
            </w:r>
          </w:p>
        </w:tc>
        <w:tc>
          <w:tcPr>
            <w:tcW w:w="1189" w:type="dxa"/>
            <w:vAlign w:val="center"/>
          </w:tcPr>
          <w:p w14:paraId="1BF4090F" w14:textId="41A2817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7C0C3646" w14:textId="02EB622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, Efficient Net</w:t>
            </w:r>
          </w:p>
        </w:tc>
        <w:tc>
          <w:tcPr>
            <w:tcW w:w="1368" w:type="dxa"/>
          </w:tcPr>
          <w:p w14:paraId="04D544DC" w14:textId="6F3A123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7B8B139D" w14:textId="46033A0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AP:  0.7262 - 0.9151 (LUNA16),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AP: 0.7878 - 0.9167 (Local data)</w:t>
            </w:r>
          </w:p>
        </w:tc>
      </w:tr>
      <w:tr w:rsidR="00BA7B82" w:rsidRPr="00C80626" w14:paraId="0B2C0CE0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6AC11A35" w14:textId="2A165A3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Nathaniel C. Swinburne/2022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2luYnVybmU8L0F1dGhvcj48WWVhcj4yMDIyPC9ZZWFy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2luYnVybmU8L0F1dGhvcj48WWVhcj4yMDIyPC9ZZWFy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6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D17438A" w14:textId="071844D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</w:t>
            </w:r>
          </w:p>
        </w:tc>
        <w:tc>
          <w:tcPr>
            <w:tcW w:w="1160" w:type="dxa"/>
            <w:vAlign w:val="center"/>
          </w:tcPr>
          <w:p w14:paraId="5086C845" w14:textId="135D2D6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0623</w:t>
            </w:r>
          </w:p>
        </w:tc>
        <w:tc>
          <w:tcPr>
            <w:tcW w:w="1216" w:type="dxa"/>
            <w:vAlign w:val="center"/>
          </w:tcPr>
          <w:p w14:paraId="5DBDCF50" w14:textId="7C3225F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55C71E81" w14:textId="373EBB3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52EA3106" w14:textId="6A3162B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Retina Net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Mask R-CNN</w:t>
            </w:r>
          </w:p>
        </w:tc>
        <w:tc>
          <w:tcPr>
            <w:tcW w:w="1368" w:type="dxa"/>
          </w:tcPr>
          <w:p w14:paraId="7E167074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  <w:p w14:paraId="6D71CA6A" w14:textId="7777777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 xml:space="preserve">And </w:t>
            </w:r>
          </w:p>
          <w:p w14:paraId="3A4BD9CA" w14:textId="38B47B6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7D679E2D" w14:textId="04BF4F2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F1: 0.83 (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RetinaNet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),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f1-Score: 0.85 (Mask R-CNN)</w:t>
            </w:r>
          </w:p>
        </w:tc>
      </w:tr>
      <w:tr w:rsidR="00BA7B82" w:rsidRPr="00C80626" w14:paraId="68D77094" w14:textId="77777777" w:rsidTr="00242966">
        <w:trPr>
          <w:trHeight w:val="1058"/>
        </w:trPr>
        <w:tc>
          <w:tcPr>
            <w:tcW w:w="1949" w:type="dxa"/>
            <w:vAlign w:val="center"/>
          </w:tcPr>
          <w:p w14:paraId="5FE862AB" w14:textId="386A6D7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Jin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Huh Oh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PaDwvQXV0aG9yPjxZZWFyPjIwMjI8L1llYXI+PFJlY051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PaDwvQXV0aG9yPjxZZWFyPjIwMjI8L1llYXI+PFJlY051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7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711E2DE2" w14:textId="4C0A7BF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2DD3294B" w14:textId="0BA8823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13</w:t>
            </w:r>
          </w:p>
        </w:tc>
        <w:tc>
          <w:tcPr>
            <w:tcW w:w="1216" w:type="dxa"/>
            <w:vAlign w:val="center"/>
          </w:tcPr>
          <w:p w14:paraId="18E3F532" w14:textId="29FEA9F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7C42358F" w14:textId="60C0337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130DAA36" w14:textId="2A70A47B" w:rsidR="00BA7B82" w:rsidRPr="00C80626" w:rsidRDefault="00BA7B82" w:rsidP="008F1C95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2</w:t>
            </w:r>
          </w:p>
        </w:tc>
        <w:tc>
          <w:tcPr>
            <w:tcW w:w="1368" w:type="dxa"/>
          </w:tcPr>
          <w:p w14:paraId="0DD3CC98" w14:textId="4C46A06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0E478574" w14:textId="0AEEFFB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sensitivity: 19.35%, precision: 24.82%, , F1-Score: 19.35%</w:t>
            </w:r>
          </w:p>
        </w:tc>
      </w:tr>
      <w:tr w:rsidR="00BA7B82" w:rsidRPr="00C80626" w14:paraId="1D0469D7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1D85A063" w14:textId="2CA3EF7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Han Wang/2022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W5nPC9BdXRob3I+PFllYXI+MjAyMjwvWWVhcj48UmVj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XYW5nPC9BdXRob3I+PFllYXI+MjAyMjwvWWVhcj48UmVj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8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2A66BBBA" w14:textId="5380A95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423C862B" w14:textId="0F697D3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593</w:t>
            </w:r>
          </w:p>
        </w:tc>
        <w:tc>
          <w:tcPr>
            <w:tcW w:w="1216" w:type="dxa"/>
            <w:vAlign w:val="center"/>
          </w:tcPr>
          <w:p w14:paraId="26F3F0EC" w14:textId="576D356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776E4447" w14:textId="1DEAB2C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5C3E60FC" w14:textId="2A67457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Faster-R-CNN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YOLO</w:t>
            </w:r>
          </w:p>
        </w:tc>
        <w:tc>
          <w:tcPr>
            <w:tcW w:w="1368" w:type="dxa"/>
          </w:tcPr>
          <w:p w14:paraId="75BAAD9E" w14:textId="203EFFC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  <w:p w14:paraId="2BE65300" w14:textId="5E701CF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</w:rPr>
            </w:pPr>
            <w:r w:rsidRPr="00C80626">
              <w:rPr>
                <w:rFonts w:asciiTheme="majorBidi" w:hAnsiTheme="majorBidi" w:cstheme="majorBidi"/>
              </w:rPr>
              <w:t>And</w:t>
            </w:r>
          </w:p>
          <w:p w14:paraId="2B3B77BD" w14:textId="3596D0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601B93DD" w14:textId="115CABE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BA7B82" w:rsidRPr="00C80626" w14:paraId="275C8037" w14:textId="77777777" w:rsidTr="00242966">
        <w:trPr>
          <w:trHeight w:val="419"/>
        </w:trPr>
        <w:tc>
          <w:tcPr>
            <w:tcW w:w="1949" w:type="dxa"/>
            <w:vAlign w:val="center"/>
          </w:tcPr>
          <w:p w14:paraId="5768B4B7" w14:textId="4308D63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Tejas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helatkar</w:t>
            </w:r>
            <w:proofErr w:type="spellEnd"/>
            <w:r w:rsidR="00C0456D" w:rsidRPr="00C80626">
              <w:rPr>
                <w:rFonts w:asciiTheme="majorBidi" w:hAnsiTheme="majorBidi" w:cstheme="majorBidi"/>
                <w:sz w:val="20"/>
                <w:szCs w:val="20"/>
              </w:rPr>
              <w:t>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aGVsYXRrYXI8L0F1dGhvcj48WWVhcj4yMDIyPC9ZZWFy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aGVsYXRrYXI8L0F1dGhvcj48WWVhcj4yMDIyPC9ZZWFy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19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66E9A572" w14:textId="2DDB2AE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2C7D05DE" w14:textId="05DA861E" w:rsidR="00BA7B82" w:rsidRPr="00C80626" w:rsidRDefault="00D061FC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6" w:type="dxa"/>
            <w:vAlign w:val="center"/>
          </w:tcPr>
          <w:p w14:paraId="5356EE5D" w14:textId="3C48E3E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</w:t>
            </w:r>
            <w:r w:rsidR="006E06A7"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(Brats 2021)</w:t>
            </w:r>
          </w:p>
        </w:tc>
        <w:tc>
          <w:tcPr>
            <w:tcW w:w="1189" w:type="dxa"/>
            <w:vAlign w:val="center"/>
          </w:tcPr>
          <w:p w14:paraId="49034206" w14:textId="7475D99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1D08AAA9" w14:textId="63781BE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YOLOv5 </w:t>
            </w:r>
          </w:p>
        </w:tc>
        <w:tc>
          <w:tcPr>
            <w:tcW w:w="1368" w:type="dxa"/>
          </w:tcPr>
          <w:p w14:paraId="34C9E676" w14:textId="0E13AAC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7087DDFF" w14:textId="236D57B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88% precision</w:t>
            </w:r>
          </w:p>
        </w:tc>
      </w:tr>
      <w:tr w:rsidR="00BA7B82" w:rsidRPr="00C80626" w14:paraId="799331B6" w14:textId="77777777" w:rsidTr="00242966">
        <w:trPr>
          <w:trHeight w:val="849"/>
        </w:trPr>
        <w:tc>
          <w:tcPr>
            <w:tcW w:w="1949" w:type="dxa"/>
            <w:vAlign w:val="center"/>
          </w:tcPr>
          <w:p w14:paraId="0790DC12" w14:textId="3B9CDCD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Jun Xu/202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dTwvQXV0aG9yPjxZZWFyPjIwMjM8L1llYXI+PFJlY051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YdTwvQXV0aG9yPjxZZWFyPjIwMjM8L1llYXI+PFJlY051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0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5B5764F8" w14:textId="3104ADE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42C97468" w14:textId="6C02C11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018</w:t>
            </w:r>
          </w:p>
        </w:tc>
        <w:tc>
          <w:tcPr>
            <w:tcW w:w="1216" w:type="dxa"/>
            <w:vAlign w:val="center"/>
          </w:tcPr>
          <w:p w14:paraId="45838C5A" w14:textId="534B95D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 (LIDC-IDRI)</w:t>
            </w:r>
          </w:p>
        </w:tc>
        <w:tc>
          <w:tcPr>
            <w:tcW w:w="1189" w:type="dxa"/>
            <w:vAlign w:val="center"/>
          </w:tcPr>
          <w:p w14:paraId="62AC38FA" w14:textId="39AFF1F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0412B853" w14:textId="59E7462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Faster R-CNN</w:t>
            </w:r>
          </w:p>
        </w:tc>
        <w:tc>
          <w:tcPr>
            <w:tcW w:w="1368" w:type="dxa"/>
          </w:tcPr>
          <w:p w14:paraId="16C62652" w14:textId="33492AF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5D35F209" w14:textId="409B097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 of 93.8%,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specificity: 97.6% accuracy:95.7%</w:t>
            </w:r>
          </w:p>
        </w:tc>
      </w:tr>
      <w:tr w:rsidR="00BA7B82" w:rsidRPr="00C80626" w14:paraId="51B95E87" w14:textId="77777777" w:rsidTr="00242966">
        <w:trPr>
          <w:trHeight w:val="1047"/>
        </w:trPr>
        <w:tc>
          <w:tcPr>
            <w:tcW w:w="1949" w:type="dxa"/>
            <w:vAlign w:val="center"/>
          </w:tcPr>
          <w:p w14:paraId="0702FF1B" w14:textId="607F1EFF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Chegraou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, Hamza/2021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ncmFvdWk8L0F1dGhvcj48WWVhcj4yMDIxPC9ZZWFy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DaGVncmFvdWk8L0F1dGhvcj48WWVhcj4yMDIxPC9ZZWFy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1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190168BB" w14:textId="0C016DB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661B9111" w14:textId="62B7FD4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330</w:t>
            </w:r>
          </w:p>
        </w:tc>
        <w:tc>
          <w:tcPr>
            <w:tcW w:w="1216" w:type="dxa"/>
            <w:vAlign w:val="center"/>
          </w:tcPr>
          <w:p w14:paraId="4A992FC9" w14:textId="535BF01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</w:t>
            </w:r>
            <w:r w:rsidR="006E06A7"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(Brats 2021)</w:t>
            </w:r>
          </w:p>
        </w:tc>
        <w:tc>
          <w:tcPr>
            <w:tcW w:w="1189" w:type="dxa"/>
            <w:vAlign w:val="center"/>
          </w:tcPr>
          <w:p w14:paraId="71CB2076" w14:textId="2F96E8B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18A94508" w14:textId="0AEBB18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3</w:t>
            </w:r>
          </w:p>
        </w:tc>
        <w:tc>
          <w:tcPr>
            <w:tcW w:w="1368" w:type="dxa"/>
          </w:tcPr>
          <w:p w14:paraId="2E5DA13F" w14:textId="435187C3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05158A28" w14:textId="4AB8CB5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recall rate (above 84% for all models)</w:t>
            </w:r>
          </w:p>
          <w:p w14:paraId="30CA089E" w14:textId="5EA6543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DSC: 0.847 to 0.899</w:t>
            </w:r>
          </w:p>
        </w:tc>
      </w:tr>
      <w:tr w:rsidR="00BA7B82" w:rsidRPr="00C80626" w14:paraId="01262A63" w14:textId="77777777" w:rsidTr="00242966">
        <w:trPr>
          <w:trHeight w:val="1058"/>
        </w:trPr>
        <w:tc>
          <w:tcPr>
            <w:tcW w:w="1949" w:type="dxa"/>
            <w:vAlign w:val="center"/>
          </w:tcPr>
          <w:p w14:paraId="1A0EA698" w14:textId="6E91443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adayuki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Ito/2021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JdG88L0F1dGhvcj48WWVhcj4yMDIxPC9ZZWFyPjxSZWNO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JdG88L0F1dGhvcj48WWVhcj4yMDIxPC9ZZWFyPjxSZWNO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2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3F19E731" w14:textId="451FC8F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Spinal Schwannoma</w:t>
            </w:r>
          </w:p>
        </w:tc>
        <w:tc>
          <w:tcPr>
            <w:tcW w:w="1160" w:type="dxa"/>
            <w:vAlign w:val="center"/>
          </w:tcPr>
          <w:p w14:paraId="5FC711B3" w14:textId="5A4205D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92</w:t>
            </w:r>
          </w:p>
        </w:tc>
        <w:tc>
          <w:tcPr>
            <w:tcW w:w="1216" w:type="dxa"/>
            <w:vAlign w:val="center"/>
          </w:tcPr>
          <w:p w14:paraId="72FEE421" w14:textId="57E95E3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3782B99A" w14:textId="3E24D906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2D172D47" w14:textId="06B17B5C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YOLOv3</w:t>
            </w:r>
          </w:p>
        </w:tc>
        <w:tc>
          <w:tcPr>
            <w:tcW w:w="1368" w:type="dxa"/>
          </w:tcPr>
          <w:p w14:paraId="66EEA421" w14:textId="4C0ABCB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6D30B895" w14:textId="58FFC32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: 85.3%, Specificity: 91.8%,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br/>
              <w:t>Accuracy: 88.0%</w:t>
            </w:r>
          </w:p>
        </w:tc>
      </w:tr>
      <w:tr w:rsidR="00BA7B82" w:rsidRPr="00C80626" w14:paraId="778FE808" w14:textId="77777777" w:rsidTr="00242966">
        <w:trPr>
          <w:trHeight w:val="419"/>
        </w:trPr>
        <w:tc>
          <w:tcPr>
            <w:tcW w:w="1949" w:type="dxa"/>
            <w:vAlign w:val="center"/>
          </w:tcPr>
          <w:p w14:paraId="6D2592E7" w14:textId="7036F34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Shanaka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 Ramesh </w:t>
            </w:r>
            <w:proofErr w:type="spellStart"/>
            <w:r w:rsidRPr="00C80626">
              <w:rPr>
                <w:rFonts w:asciiTheme="majorBidi" w:hAnsiTheme="majorBidi" w:cstheme="majorBidi"/>
                <w:sz w:val="20"/>
                <w:szCs w:val="20"/>
              </w:rPr>
              <w:t>Gunasekara</w:t>
            </w:r>
            <w:proofErr w:type="spellEnd"/>
            <w:r w:rsidRPr="00C80626">
              <w:rPr>
                <w:rFonts w:asciiTheme="majorBidi" w:hAnsiTheme="majorBidi" w:cstheme="majorBidi"/>
                <w:sz w:val="20"/>
                <w:szCs w:val="20"/>
              </w:rPr>
              <w:t>/2021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Gunasekara&lt;/Author&gt;&lt;Year&gt;2021&lt;/Year&gt;&lt;RecNum&gt;1769&lt;/RecNum&gt;&lt;DisplayText&gt;[23]&lt;/DisplayText&gt;&lt;record&gt;&lt;rec-number&gt;1769&lt;/rec-number&gt;&lt;foreign-keys&gt;&lt;key app="EN" db-id="exttxdwt35tdpwea2xpp50vvzfzwxrrwvxvz" timestamp="1731236051"&gt;1769&lt;/key&gt;&lt;/foreign-keys&gt;&lt;ref-type name="Journal Article"&gt;17&lt;/ref-type&gt;&lt;contributors&gt;&lt;authors&gt;&lt;author&gt;Gunasekara, S. R.&lt;/author&gt;&lt;author&gt;Kaldera, Hntk&lt;/author&gt;&lt;author&gt;Dissanayake, M. B.&lt;/author&gt;&lt;/authors&gt;&lt;/contributors&gt;&lt;auth-address&gt;Department of Electrical and Electronic Engineering, Faculty of Engineering, University of Peradeniya, Kandy 20400, Sri Lanka.&lt;/auth-address&gt;&lt;titles&gt;&lt;title&gt;A Systematic Approach for MRI Brain Tumor Localization and Segmentation Using Deep Learning and Active Contouring&lt;/title&gt;&lt;secondary-title&gt;J Healthc Eng&lt;/secondary-title&gt;&lt;alt-title&gt;Journal of healthcare engineering&lt;/alt-title&gt;&lt;/titles&gt;&lt;periodical&gt;&lt;full-title&gt;J Healthc Eng&lt;/full-title&gt;&lt;abbr-1&gt;Journal of healthcare engineering&lt;/abbr-1&gt;&lt;/periodical&gt;&lt;alt-periodical&gt;&lt;full-title&gt;J Healthc Eng&lt;/full-title&gt;&lt;abbr-1&gt;Journal of healthcare engineering&lt;/abbr-1&gt;&lt;/alt-periodical&gt;&lt;pages&gt;6695108&lt;/pages&gt;&lt;volume&gt;2021&lt;/volume&gt;&lt;edition&gt;2021/03/30&lt;/edition&gt;&lt;keywords&gt;&lt;keyword&gt;Algorithms&lt;/keyword&gt;&lt;keyword&gt;*Brain Neoplasms/diagnostic imaging&lt;/keyword&gt;&lt;keyword&gt;*Deep Learning&lt;/keyword&gt;&lt;keyword&gt;Humans&lt;/keyword&gt;&lt;keyword&gt;Image Processing, Computer-Assisted/methods&lt;/keyword&gt;&lt;keyword&gt;Magnetic Resonance Imaging/methods&lt;/keyword&gt;&lt;keyword&gt;Reproducibility of Results&lt;/keyword&gt;&lt;/keywords&gt;&lt;dates&gt;&lt;year&gt;2021&lt;/year&gt;&lt;/dates&gt;&lt;isbn&gt;2040-2295 (Print)&amp;#xD;2040-2295&lt;/isbn&gt;&lt;accession-num&gt;33777346&lt;/accession-num&gt;&lt;urls&gt;&lt;/urls&gt;&lt;custom2&gt;PMC7948532&lt;/custom2&gt;&lt;electronic-resource-num&gt;10.1155/2021/6695108&lt;/electronic-resource-num&gt;&lt;remote-database-provider&gt;NLM&lt;/remote-database-provider&gt;&lt;language&gt;eng&lt;/languag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3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5581A905" w14:textId="55F9AF3A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Brain </w:t>
            </w:r>
            <w:r w:rsidR="006E06A7" w:rsidRPr="00C80626">
              <w:rPr>
                <w:rFonts w:asciiTheme="majorBidi" w:hAnsiTheme="majorBidi" w:cstheme="majorBidi"/>
                <w:sz w:val="20"/>
                <w:szCs w:val="20"/>
              </w:rPr>
              <w:t>Tumors</w:t>
            </w:r>
          </w:p>
        </w:tc>
        <w:tc>
          <w:tcPr>
            <w:tcW w:w="1160" w:type="dxa"/>
            <w:vAlign w:val="center"/>
          </w:tcPr>
          <w:p w14:paraId="6A3DFD74" w14:textId="40DC1CA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  <w:tc>
          <w:tcPr>
            <w:tcW w:w="1216" w:type="dxa"/>
            <w:vAlign w:val="center"/>
          </w:tcPr>
          <w:p w14:paraId="673146C5" w14:textId="2C060CC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</w:t>
            </w:r>
          </w:p>
        </w:tc>
        <w:tc>
          <w:tcPr>
            <w:tcW w:w="1189" w:type="dxa"/>
            <w:vAlign w:val="center"/>
          </w:tcPr>
          <w:p w14:paraId="6874E887" w14:textId="5C82154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680971A3" w14:textId="2247E7F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R-CNN</w:t>
            </w:r>
          </w:p>
        </w:tc>
        <w:tc>
          <w:tcPr>
            <w:tcW w:w="1368" w:type="dxa"/>
          </w:tcPr>
          <w:p w14:paraId="745455DD" w14:textId="72DF14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4D5957F3" w14:textId="6C1B749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DSC :0.92</w:t>
            </w:r>
          </w:p>
        </w:tc>
      </w:tr>
      <w:tr w:rsidR="00BA7B82" w:rsidRPr="00C80626" w14:paraId="07853BE5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0578F864" w14:textId="6949DFD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Hiroshi Takao/2021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thbzwvQXV0aG9yPjxZZWFyPjIwMjE8L1llYXI+PFJl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UYWthbzwvQXV0aG9yPjxZZWFyPjIwMjE8L1llYXI+PFJl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4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CDDCFD3" w14:textId="66C4190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ain Tumors</w:t>
            </w:r>
          </w:p>
        </w:tc>
        <w:tc>
          <w:tcPr>
            <w:tcW w:w="1160" w:type="dxa"/>
            <w:vAlign w:val="center"/>
          </w:tcPr>
          <w:p w14:paraId="347A8DAC" w14:textId="51A0FEC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27 cases (696 metastases)</w:t>
            </w:r>
          </w:p>
        </w:tc>
        <w:tc>
          <w:tcPr>
            <w:tcW w:w="1216" w:type="dxa"/>
            <w:vAlign w:val="center"/>
          </w:tcPr>
          <w:p w14:paraId="5C99C5EA" w14:textId="3C134F09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</w:t>
            </w:r>
          </w:p>
        </w:tc>
        <w:tc>
          <w:tcPr>
            <w:tcW w:w="1189" w:type="dxa"/>
            <w:vAlign w:val="center"/>
          </w:tcPr>
          <w:p w14:paraId="124A9853" w14:textId="3596656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52C2545C" w14:textId="29AE998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  <w:vertAlign w:val="superscript"/>
              </w:rPr>
              <w:t>12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t>SSD</w:t>
            </w:r>
          </w:p>
        </w:tc>
        <w:tc>
          <w:tcPr>
            <w:tcW w:w="1368" w:type="dxa"/>
          </w:tcPr>
          <w:p w14:paraId="52E562DA" w14:textId="5B7263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042B2DB5" w14:textId="626EE21D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Sensitivity:88% </w:t>
            </w:r>
          </w:p>
        </w:tc>
      </w:tr>
      <w:tr w:rsidR="00BA7B82" w:rsidRPr="00C80626" w14:paraId="2454ADB5" w14:textId="77777777" w:rsidTr="00242966">
        <w:trPr>
          <w:trHeight w:val="430"/>
        </w:trPr>
        <w:tc>
          <w:tcPr>
            <w:tcW w:w="1949" w:type="dxa"/>
            <w:vAlign w:val="center"/>
          </w:tcPr>
          <w:p w14:paraId="5DBE632A" w14:textId="2515C0D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Xian Peng/2021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/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&lt;EndNote&gt;&lt;Cite&gt;&lt;Author&gt;Peng&lt;/Author&gt;&lt;Year&gt;2021&lt;/Year&gt;&lt;RecNum&gt;2059&lt;/RecNum&gt;&lt;DisplayText&gt;[25]&lt;/DisplayText&gt;&lt;record&gt;&lt;rec-number&gt;2059&lt;/rec-number&gt;&lt;foreign-keys&gt;&lt;key app="EN" db-id="exttxdwt35tdpwea2xpp50vvzfzwxrrwvxvz" timestamp="1731236061"&gt;2059&lt;/key&gt;&lt;/foreign-keys&gt;&lt;ref-type name="Journal Article"&gt;17&lt;/ref-type&gt;&lt;contributors&gt;&lt;authors&gt;&lt;author&gt;Peng, X.&lt;/author&gt;&lt;author&gt;Yang, X.&lt;/author&gt;&lt;/authors&gt;&lt;/contributors&gt;&lt;titles&gt;&lt;title&gt;Liver tumor detection based on objects as points&lt;/title&gt;&lt;secondary-title&gt;Physics in Medicine and Biology&lt;/secondary-title&gt;&lt;/titles&gt;&lt;periodical&gt;&lt;full-title&gt;Phys Med Biol&lt;/full-title&gt;&lt;abbr-1&gt;Physics in medicine and biology&lt;/abbr-1&gt;&lt;/periodical&gt;&lt;volume&gt;66&lt;/volume&gt;&lt;number&gt;23&lt;/number&gt;&lt;keywords&gt;&lt;keyword&gt;Abdomen&lt;/keyword&gt;&lt;keyword&gt;Humans&lt;/keyword&gt;&lt;keyword&gt;Liver Neoplasms&lt;/keyword&gt;&lt;keyword&gt;Radiopharmaceuticals&lt;/keyword&gt;&lt;keyword&gt;Tomography, X-Ray Computed&lt;/keyword&gt;&lt;keyword&gt;Computerized tomography&lt;/keyword&gt;&lt;keyword&gt;Diagnosis&lt;/keyword&gt;&lt;keyword&gt;Object detection&lt;/keyword&gt;&lt;keyword&gt;radiopharmaceutical agent&lt;/keyword&gt;&lt;keyword&gt;Automatic Detection&lt;/keyword&gt;&lt;keyword&gt;Bounding-box&lt;/keyword&gt;&lt;keyword&gt;Center points&lt;/keyword&gt;&lt;keyword&gt;CT Image&lt;/keyword&gt;&lt;keyword&gt;Detection methods&lt;/keyword&gt;&lt;keyword&gt;Detectors- methods&lt;/keyword&gt;&lt;keyword&gt;Irregular shape&lt;/keyword&gt;&lt;keyword&gt;Liver tumors&lt;/keyword&gt;&lt;keyword&gt;Single stage&lt;/keyword&gt;&lt;keyword&gt;Tumour detection&lt;/keyword&gt;&lt;keyword&gt;diagnostic imaging&lt;/keyword&gt;&lt;keyword&gt;human&lt;/keyword&gt;&lt;keyword&gt;liver tumor&lt;/keyword&gt;&lt;keyword&gt;x-ray computed tomography&lt;/keyword&gt;&lt;keyword&gt;Tumors&lt;/keyword&gt;&lt;/keywords&gt;&lt;dates&gt;&lt;year&gt;2021&lt;/year&gt;&lt;/dates&gt;&lt;work-type&gt;Article&lt;/work-type&gt;&lt;urls&gt;&lt;related-urls&gt;&lt;url&gt;https://www.scopus.com/inward/record.uri?eid=2-s2.0-85122508740&amp;amp;doi=10.1088%2f1361-6560%2fac35c7&amp;amp;partnerID=40&amp;amp;md5=f9f0f75020ad1295b3be8c0bdb822d86&lt;/url&gt;&lt;/related-urls&gt;&lt;/urls&gt;&lt;custom7&gt;235009&lt;/custom7&gt;&lt;electronic-resource-num&gt;10.1088/1361-6560/ac35c7&lt;/electronic-resource-num&gt;&lt;remote-database-name&gt;Scopus&lt;/remote-database-name&gt;&lt;/record&gt;&lt;/Cite&gt;&lt;/EndNote&gt;</w:instrTex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5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6BEF350C" w14:textId="20D95A2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iver tumor</w:t>
            </w:r>
          </w:p>
        </w:tc>
        <w:tc>
          <w:tcPr>
            <w:tcW w:w="1160" w:type="dxa"/>
            <w:vAlign w:val="center"/>
          </w:tcPr>
          <w:p w14:paraId="52D2F1B0" w14:textId="28DE0E4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1,000 CT scans</w:t>
            </w:r>
          </w:p>
        </w:tc>
        <w:tc>
          <w:tcPr>
            <w:tcW w:w="1216" w:type="dxa"/>
            <w:vAlign w:val="center"/>
          </w:tcPr>
          <w:p w14:paraId="018ECF2C" w14:textId="0F1A6F8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</w:t>
            </w:r>
          </w:p>
        </w:tc>
        <w:tc>
          <w:tcPr>
            <w:tcW w:w="1189" w:type="dxa"/>
            <w:vAlign w:val="center"/>
          </w:tcPr>
          <w:p w14:paraId="5EAE837B" w14:textId="366FBAC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67F6DDE0" w14:textId="180203E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SSD</w:t>
            </w:r>
          </w:p>
        </w:tc>
        <w:tc>
          <w:tcPr>
            <w:tcW w:w="1368" w:type="dxa"/>
          </w:tcPr>
          <w:p w14:paraId="4B647B73" w14:textId="7A3354E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One-Stage Detectors</w:t>
            </w:r>
          </w:p>
        </w:tc>
        <w:tc>
          <w:tcPr>
            <w:tcW w:w="1502" w:type="dxa"/>
            <w:vAlign w:val="center"/>
          </w:tcPr>
          <w:p w14:paraId="04AAB7AA" w14:textId="450E29C0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  <w:tr w:rsidR="00BA7B82" w:rsidRPr="00C80626" w14:paraId="5303385D" w14:textId="77777777" w:rsidTr="00242966">
        <w:trPr>
          <w:trHeight w:val="628"/>
        </w:trPr>
        <w:tc>
          <w:tcPr>
            <w:tcW w:w="1949" w:type="dxa"/>
            <w:vAlign w:val="center"/>
          </w:tcPr>
          <w:p w14:paraId="72A80910" w14:textId="5BBB1D4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Adachi, Mio/2020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ZGFjaGk8L0F1dGhvcj48WWVhcj4yMDIwPC9ZZWFyPjxS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BZGFjaGk8L0F1dGhvcj48WWVhcj4yMDIwPC9ZZWFyPjxS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6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3370A805" w14:textId="35BF5242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Breast Cancer</w:t>
            </w:r>
          </w:p>
        </w:tc>
        <w:tc>
          <w:tcPr>
            <w:tcW w:w="1160" w:type="dxa"/>
            <w:vAlign w:val="center"/>
          </w:tcPr>
          <w:p w14:paraId="03EA8F60" w14:textId="5BC9622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371</w:t>
            </w:r>
          </w:p>
        </w:tc>
        <w:tc>
          <w:tcPr>
            <w:tcW w:w="1216" w:type="dxa"/>
            <w:vAlign w:val="center"/>
          </w:tcPr>
          <w:p w14:paraId="588B1B42" w14:textId="69F4C4B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ocal</w:t>
            </w:r>
          </w:p>
        </w:tc>
        <w:tc>
          <w:tcPr>
            <w:tcW w:w="1189" w:type="dxa"/>
            <w:vAlign w:val="center"/>
          </w:tcPr>
          <w:p w14:paraId="6BA19475" w14:textId="0C2B04B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MRI</w:t>
            </w:r>
          </w:p>
        </w:tc>
        <w:tc>
          <w:tcPr>
            <w:tcW w:w="1227" w:type="dxa"/>
            <w:vAlign w:val="center"/>
          </w:tcPr>
          <w:p w14:paraId="30C93268" w14:textId="4F6E731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Faster R-CNN </w:t>
            </w:r>
          </w:p>
        </w:tc>
        <w:tc>
          <w:tcPr>
            <w:tcW w:w="1368" w:type="dxa"/>
          </w:tcPr>
          <w:p w14:paraId="0FBEABC6" w14:textId="731388A7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319F9AD2" w14:textId="68E0B64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AUC: 0.925</w:t>
            </w:r>
          </w:p>
        </w:tc>
      </w:tr>
      <w:tr w:rsidR="00BA7B82" w:rsidRPr="00C80626" w14:paraId="504E11B4" w14:textId="77777777" w:rsidTr="00242966">
        <w:trPr>
          <w:trHeight w:val="419"/>
        </w:trPr>
        <w:tc>
          <w:tcPr>
            <w:tcW w:w="1949" w:type="dxa"/>
            <w:vAlign w:val="center"/>
          </w:tcPr>
          <w:p w14:paraId="221486EC" w14:textId="65CEDA4E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 xml:space="preserve">Ying Su/2020 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TwvQXV0aG9yPjxZZWFyPjIwMjE8L1llYXI+PFJlY051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begin">
                <w:fldData xml:space="preserve">PEVuZE5vdGU+PENpdGU+PEF1dGhvcj5TdTwvQXV0aG9yPjxZZWFyPjIwMjE8L1llYXI+PFJlY051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</w:fldData>
              </w:fldCha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instrText xml:space="preserve"> ADDIN EN.CITE.DATA </w:instrText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="00242966"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="00242966" w:rsidRPr="00C80626">
              <w:rPr>
                <w:rFonts w:asciiTheme="majorBidi" w:hAnsiTheme="majorBidi" w:cstheme="majorBidi"/>
                <w:noProof/>
                <w:sz w:val="20"/>
                <w:szCs w:val="20"/>
              </w:rPr>
              <w:t>[27]</w:t>
            </w:r>
            <w:r w:rsidRPr="00C80626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  <w:tc>
          <w:tcPr>
            <w:tcW w:w="1329" w:type="dxa"/>
            <w:vAlign w:val="center"/>
          </w:tcPr>
          <w:p w14:paraId="0888CA4E" w14:textId="1CE07E65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Lung Cancer</w:t>
            </w:r>
          </w:p>
        </w:tc>
        <w:tc>
          <w:tcPr>
            <w:tcW w:w="1160" w:type="dxa"/>
            <w:vAlign w:val="center"/>
          </w:tcPr>
          <w:p w14:paraId="02C5B927" w14:textId="5BFAC838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7000</w:t>
            </w:r>
          </w:p>
        </w:tc>
        <w:tc>
          <w:tcPr>
            <w:tcW w:w="1216" w:type="dxa"/>
            <w:vAlign w:val="center"/>
          </w:tcPr>
          <w:p w14:paraId="765CC416" w14:textId="08053651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Public (LIDC-IDRI)</w:t>
            </w:r>
          </w:p>
        </w:tc>
        <w:tc>
          <w:tcPr>
            <w:tcW w:w="1189" w:type="dxa"/>
            <w:vAlign w:val="center"/>
          </w:tcPr>
          <w:p w14:paraId="5FDB85AA" w14:textId="11CEF504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CT</w:t>
            </w:r>
          </w:p>
        </w:tc>
        <w:tc>
          <w:tcPr>
            <w:tcW w:w="1227" w:type="dxa"/>
            <w:vAlign w:val="center"/>
          </w:tcPr>
          <w:p w14:paraId="03A3BD7A" w14:textId="6821F3BB" w:rsidR="00BA7B82" w:rsidRPr="00C80626" w:rsidRDefault="00BA7B82" w:rsidP="008F0822">
            <w:pPr>
              <w:jc w:val="center"/>
              <w:rPr>
                <w:rFonts w:asciiTheme="majorBidi" w:hAnsiTheme="majorBidi" w:cstheme="majorBidi"/>
                <w:sz w:val="20"/>
                <w:szCs w:val="20"/>
                <w:highlight w:val="yellow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Faster R-CNN</w:t>
            </w:r>
          </w:p>
        </w:tc>
        <w:tc>
          <w:tcPr>
            <w:tcW w:w="1368" w:type="dxa"/>
          </w:tcPr>
          <w:p w14:paraId="7C76ABF4" w14:textId="5B412B84" w:rsidR="00BA7B82" w:rsidRPr="00C80626" w:rsidRDefault="00BA7B82" w:rsidP="00D858F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</w:rPr>
              <w:t>Two-Stage Detectors</w:t>
            </w:r>
          </w:p>
        </w:tc>
        <w:tc>
          <w:tcPr>
            <w:tcW w:w="1502" w:type="dxa"/>
            <w:vAlign w:val="center"/>
          </w:tcPr>
          <w:p w14:paraId="3BA8A851" w14:textId="20D091D0" w:rsidR="00BA7B82" w:rsidRPr="00C80626" w:rsidRDefault="00BA7B82" w:rsidP="00D858F2">
            <w:pPr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C80626">
              <w:rPr>
                <w:rFonts w:asciiTheme="majorBidi" w:hAnsiTheme="majorBidi" w:cstheme="majorBidi"/>
                <w:sz w:val="20"/>
                <w:szCs w:val="20"/>
              </w:rPr>
              <w:t>-</w:t>
            </w:r>
          </w:p>
        </w:tc>
      </w:tr>
    </w:tbl>
    <w:p w14:paraId="426E9CE0" w14:textId="77777777" w:rsidR="008F0822" w:rsidRDefault="008F0822" w:rsidP="0037714B">
      <w:pPr>
        <w:pStyle w:val="EndNoteBibliography"/>
        <w:spacing w:after="0"/>
        <w:ind w:left="720" w:hanging="720"/>
      </w:pPr>
    </w:p>
    <w:p w14:paraId="16F1F279" w14:textId="57120A3E" w:rsidR="008F0822" w:rsidRPr="00B94015" w:rsidRDefault="004702A0" w:rsidP="0037714B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B94015">
        <w:rPr>
          <w:rFonts w:ascii="Times New Roman" w:hAnsi="Times New Roman" w:cs="Times New Roman"/>
          <w:vertAlign w:val="superscript"/>
        </w:rPr>
        <w:t>1</w:t>
      </w:r>
      <w:r w:rsidRPr="00B94015">
        <w:rPr>
          <w:rFonts w:ascii="Times New Roman" w:hAnsi="Times New Roman" w:cs="Times New Roman"/>
        </w:rPr>
        <w:t xml:space="preserve">MRI:Magnetic resonance imaging, </w:t>
      </w:r>
      <w:r w:rsidRPr="00B94015">
        <w:rPr>
          <w:rFonts w:ascii="Times New Roman" w:hAnsi="Times New Roman" w:cs="Times New Roman"/>
          <w:vertAlign w:val="superscript"/>
        </w:rPr>
        <w:t>2</w:t>
      </w:r>
      <w:r w:rsidRPr="00B94015">
        <w:rPr>
          <w:rFonts w:ascii="Times New Roman" w:hAnsi="Times New Roman" w:cs="Times New Roman"/>
        </w:rPr>
        <w:t>CT: Computed Tomography,</w:t>
      </w:r>
      <w:r w:rsidRPr="00B94015">
        <w:rPr>
          <w:rFonts w:ascii="Times New Roman" w:hAnsi="Times New Roman" w:cs="Times New Roman"/>
          <w:vertAlign w:val="superscript"/>
        </w:rPr>
        <w:t>3</w:t>
      </w:r>
      <w:r w:rsidRPr="00B94015">
        <w:rPr>
          <w:rFonts w:ascii="Times New Roman" w:hAnsi="Times New Roman" w:cs="Times New Roman"/>
        </w:rPr>
        <w:t>PET/CT:</w:t>
      </w:r>
      <w:r w:rsidR="0042486B" w:rsidRPr="00B94015">
        <w:rPr>
          <w:rFonts w:ascii="Times New Roman" w:hAnsi="Times New Roman" w:cs="Times New Roman"/>
        </w:rPr>
        <w:t xml:space="preserve"> Positron Emission Tomography/ Computed Tomography</w:t>
      </w:r>
      <w:r w:rsidR="00894A93" w:rsidRPr="00B94015">
        <w:rPr>
          <w:rFonts w:ascii="Times New Roman" w:hAnsi="Times New Roman" w:cs="Times New Roman"/>
        </w:rPr>
        <w:t xml:space="preserve">, </w:t>
      </w:r>
      <w:r w:rsidR="00894A93" w:rsidRPr="00B94015">
        <w:rPr>
          <w:rFonts w:ascii="Times New Roman" w:hAnsi="Times New Roman" w:cs="Times New Roman"/>
          <w:vertAlign w:val="superscript"/>
        </w:rPr>
        <w:t>4</w:t>
      </w:r>
      <w:r w:rsidR="00894A93" w:rsidRPr="00B94015">
        <w:rPr>
          <w:rFonts w:ascii="Times New Roman" w:hAnsi="Times New Roman" w:cs="Times New Roman"/>
        </w:rPr>
        <w:t xml:space="preserve">YOLO:You Only Look Once, </w:t>
      </w:r>
      <w:r w:rsidR="00894A93" w:rsidRPr="00B94015">
        <w:rPr>
          <w:rFonts w:ascii="Times New Roman" w:hAnsi="Times New Roman" w:cs="Times New Roman"/>
          <w:vertAlign w:val="superscript"/>
        </w:rPr>
        <w:t>5</w:t>
      </w:r>
      <w:r w:rsidR="00894A93" w:rsidRPr="00B94015">
        <w:rPr>
          <w:rFonts w:ascii="Times New Roman" w:hAnsi="Times New Roman" w:cs="Times New Roman"/>
          <w:sz w:val="20"/>
          <w:szCs w:val="20"/>
        </w:rPr>
        <w:t xml:space="preserve">M3N: Multiscale 3D anchor-free deep learning network , </w:t>
      </w:r>
      <w:r w:rsidR="00894A93" w:rsidRPr="00B94015">
        <w:rPr>
          <w:rFonts w:ascii="Times New Roman" w:hAnsi="Times New Roman" w:cs="Times New Roman"/>
          <w:sz w:val="20"/>
          <w:szCs w:val="20"/>
          <w:vertAlign w:val="superscript"/>
        </w:rPr>
        <w:t>6</w:t>
      </w:r>
      <w:r w:rsidR="00894A93" w:rsidRPr="00B94015">
        <w:rPr>
          <w:rFonts w:ascii="Times New Roman" w:hAnsi="Times New Roman" w:cs="Times New Roman"/>
          <w:sz w:val="20"/>
          <w:szCs w:val="20"/>
        </w:rPr>
        <w:t>R-CNN</w:t>
      </w:r>
      <w:r w:rsidR="00B94015" w:rsidRPr="00B94015">
        <w:rPr>
          <w:rFonts w:ascii="Times New Roman" w:hAnsi="Times New Roman" w:cs="Times New Roman"/>
          <w:sz w:val="20"/>
          <w:szCs w:val="20"/>
        </w:rPr>
        <w:t>:</w:t>
      </w:r>
      <w:r w:rsidR="00894A93" w:rsidRPr="00B94015">
        <w:rPr>
          <w:rFonts w:ascii="Times New Roman" w:hAnsi="Times New Roman" w:cs="Times New Roman"/>
          <w:sz w:val="20"/>
          <w:szCs w:val="20"/>
        </w:rPr>
        <w:t xml:space="preserve"> regions with convolutional neural networks, </w:t>
      </w:r>
      <w:r w:rsidR="00B94015" w:rsidRPr="00B94015">
        <w:rPr>
          <w:rFonts w:ascii="Times New Roman" w:hAnsi="Times New Roman" w:cs="Times New Roman"/>
          <w:sz w:val="20"/>
          <w:szCs w:val="20"/>
          <w:vertAlign w:val="superscript"/>
        </w:rPr>
        <w:t>7</w:t>
      </w:r>
      <w:r w:rsidR="00894A93" w:rsidRPr="00B94015">
        <w:rPr>
          <w:rFonts w:ascii="Times New Roman" w:hAnsi="Times New Roman" w:cs="Times New Roman"/>
          <w:sz w:val="20"/>
          <w:szCs w:val="20"/>
        </w:rPr>
        <w:t>FCOS</w:t>
      </w:r>
      <w:r w:rsidR="00B94015" w:rsidRPr="00B94015">
        <w:rPr>
          <w:rFonts w:ascii="Times New Roman" w:hAnsi="Times New Roman" w:cs="Times New Roman"/>
          <w:sz w:val="20"/>
          <w:szCs w:val="20"/>
        </w:rPr>
        <w:t>:</w:t>
      </w:r>
      <w:r w:rsidR="00B94015" w:rsidRPr="00B94015">
        <w:rPr>
          <w:rFonts w:ascii="Times New Roman" w:hAnsi="Times New Roman" w:cs="Times New Roman"/>
          <w:sz w:val="21"/>
          <w:szCs w:val="21"/>
          <w:shd w:val="clear" w:color="auto" w:fill="FFFFFF"/>
        </w:rPr>
        <w:t>fully convolutional one-stage object detector</w:t>
      </w:r>
      <w:r w:rsidR="00B94015">
        <w:rPr>
          <w:rFonts w:ascii="Times New Roman" w:hAnsi="Times New Roman" w:cs="Times New Roman"/>
          <w:sz w:val="21"/>
          <w:szCs w:val="21"/>
          <w:shd w:val="clear" w:color="auto" w:fill="FFFFFF"/>
        </w:rPr>
        <w:t>,</w:t>
      </w:r>
      <w:r w:rsidR="00B94015" w:rsidRPr="00B94015">
        <w:rPr>
          <w:rFonts w:ascii="Times New Roman" w:hAnsi="Times New Roman" w:cs="Times New Roman"/>
          <w:sz w:val="21"/>
          <w:szCs w:val="21"/>
          <w:shd w:val="clear" w:color="auto" w:fill="FFFFFF"/>
          <w:vertAlign w:val="superscript"/>
        </w:rPr>
        <w:t>8</w:t>
      </w:r>
      <w:r w:rsidR="00B94015" w:rsidRPr="008F0822">
        <w:rPr>
          <w:rFonts w:asciiTheme="majorBidi" w:hAnsiTheme="majorBidi" w:cstheme="majorBidi"/>
          <w:sz w:val="20"/>
          <w:szCs w:val="20"/>
        </w:rPr>
        <w:t>NAS-FPN</w:t>
      </w:r>
      <w:r w:rsidR="00B94015">
        <w:rPr>
          <w:rFonts w:asciiTheme="majorBidi" w:hAnsiTheme="majorBidi" w:cstheme="majorBidi"/>
          <w:sz w:val="20"/>
          <w:szCs w:val="20"/>
        </w:rPr>
        <w:t>:</w:t>
      </w:r>
      <w:r w:rsidR="00B94015" w:rsidRPr="008F0822">
        <w:rPr>
          <w:rFonts w:asciiTheme="majorBidi" w:hAnsiTheme="majorBidi" w:cstheme="majorBidi"/>
          <w:sz w:val="20"/>
          <w:szCs w:val="20"/>
        </w:rPr>
        <w:t xml:space="preserve"> </w:t>
      </w:r>
      <w:r w:rsidR="00B94015" w:rsidRPr="00B94015">
        <w:rPr>
          <w:rFonts w:ascii="Times New Roman" w:hAnsi="Times New Roman" w:cs="Times New Roman"/>
          <w:sz w:val="21"/>
          <w:szCs w:val="21"/>
          <w:shd w:val="clear" w:color="auto" w:fill="FFFFFF"/>
        </w:rPr>
        <w:t>Learning Scalable Feature Pyramid Architecture for Object Detection</w:t>
      </w:r>
      <w:r w:rsidR="00B94015">
        <w:rPr>
          <w:rFonts w:ascii="Times New Roman" w:hAnsi="Times New Roman" w:cs="Times New Roman"/>
          <w:sz w:val="21"/>
          <w:szCs w:val="21"/>
          <w:shd w:val="clear" w:color="auto" w:fill="FFFFFF"/>
        </w:rPr>
        <w:t>,</w:t>
      </w:r>
      <w:r w:rsidR="00B94015" w:rsidRPr="00B94015">
        <w:rPr>
          <w:rFonts w:ascii="Times New Roman" w:hAnsi="Times New Roman" w:cs="Times New Roman"/>
          <w:sz w:val="21"/>
          <w:szCs w:val="21"/>
          <w:shd w:val="clear" w:color="auto" w:fill="FFFFFF"/>
          <w:vertAlign w:val="superscript"/>
        </w:rPr>
        <w:t>9</w:t>
      </w:r>
      <w:r w:rsidR="00B94015" w:rsidRPr="008F0822">
        <w:rPr>
          <w:rFonts w:asciiTheme="majorBidi" w:hAnsiTheme="majorBidi" w:cstheme="majorBidi"/>
          <w:sz w:val="20"/>
          <w:szCs w:val="20"/>
        </w:rPr>
        <w:t>ATSS</w:t>
      </w:r>
      <w:r w:rsidR="00B94015">
        <w:rPr>
          <w:rFonts w:asciiTheme="majorBidi" w:hAnsiTheme="majorBidi" w:cstheme="majorBidi"/>
          <w:sz w:val="20"/>
          <w:szCs w:val="20"/>
        </w:rPr>
        <w:t xml:space="preserve">: </w:t>
      </w:r>
      <w:r w:rsidR="00B94015" w:rsidRPr="00B94015">
        <w:rPr>
          <w:rFonts w:asciiTheme="majorBidi" w:hAnsiTheme="majorBidi" w:cstheme="majorBidi"/>
          <w:sz w:val="20"/>
          <w:szCs w:val="20"/>
        </w:rPr>
        <w:t>Adaptive Training Sample Selection</w:t>
      </w:r>
      <w:r w:rsidR="00B94015">
        <w:rPr>
          <w:rFonts w:asciiTheme="majorBidi" w:hAnsiTheme="majorBidi" w:cstheme="majorBidi"/>
          <w:sz w:val="20"/>
          <w:szCs w:val="20"/>
        </w:rPr>
        <w:t xml:space="preserve">, </w:t>
      </w:r>
      <w:r w:rsidR="00B94015" w:rsidRPr="00B94015">
        <w:rPr>
          <w:rFonts w:asciiTheme="majorBidi" w:hAnsiTheme="majorBidi" w:cstheme="majorBidi"/>
          <w:sz w:val="20"/>
          <w:szCs w:val="20"/>
          <w:vertAlign w:val="superscript"/>
        </w:rPr>
        <w:t>10</w:t>
      </w:r>
      <w:r w:rsidR="00B94015">
        <w:rPr>
          <w:rFonts w:asciiTheme="majorBidi" w:hAnsiTheme="majorBidi" w:cstheme="majorBidi"/>
          <w:sz w:val="20"/>
          <w:szCs w:val="20"/>
        </w:rPr>
        <w:t xml:space="preserve">VF Net: </w:t>
      </w:r>
      <w:r w:rsidR="00121623" w:rsidRPr="00121623">
        <w:rPr>
          <w:rFonts w:asciiTheme="majorBidi" w:hAnsiTheme="majorBidi" w:cstheme="majorBidi"/>
          <w:sz w:val="20"/>
          <w:szCs w:val="20"/>
        </w:rPr>
        <w:t>VarifocalNet</w:t>
      </w:r>
      <w:r w:rsidR="00121623">
        <w:rPr>
          <w:rFonts w:asciiTheme="majorBidi" w:hAnsiTheme="majorBidi" w:cstheme="majorBidi"/>
          <w:sz w:val="20"/>
          <w:szCs w:val="20"/>
        </w:rPr>
        <w:t xml:space="preserve">, </w:t>
      </w:r>
      <w:r w:rsidR="00121623" w:rsidRPr="00121623">
        <w:rPr>
          <w:rFonts w:asciiTheme="majorBidi" w:hAnsiTheme="majorBidi" w:cstheme="majorBidi"/>
          <w:sz w:val="20"/>
          <w:szCs w:val="20"/>
          <w:vertAlign w:val="superscript"/>
        </w:rPr>
        <w:t>11</w:t>
      </w:r>
      <w:r w:rsidR="00121623" w:rsidRPr="008F0822">
        <w:rPr>
          <w:rFonts w:asciiTheme="majorBidi" w:hAnsiTheme="majorBidi" w:cstheme="majorBidi"/>
          <w:sz w:val="20"/>
          <w:szCs w:val="20"/>
        </w:rPr>
        <w:t>AAR-DL</w:t>
      </w:r>
      <w:r w:rsidR="00121623">
        <w:rPr>
          <w:rFonts w:asciiTheme="majorBidi" w:hAnsiTheme="majorBidi" w:cstheme="majorBidi"/>
          <w:sz w:val="20"/>
          <w:szCs w:val="20"/>
        </w:rPr>
        <w:t xml:space="preserve">: </w:t>
      </w:r>
      <w:r w:rsidR="00121623" w:rsidRPr="00121623">
        <w:rPr>
          <w:rFonts w:asciiTheme="majorBidi" w:hAnsiTheme="majorBidi" w:cstheme="majorBidi"/>
          <w:sz w:val="20"/>
          <w:szCs w:val="20"/>
        </w:rPr>
        <w:t>Automatic Anatomy Recognition-Deep Learning</w:t>
      </w:r>
      <w:r w:rsidR="00121623">
        <w:rPr>
          <w:rFonts w:asciiTheme="majorBidi" w:hAnsiTheme="majorBidi" w:cstheme="majorBidi"/>
          <w:sz w:val="20"/>
          <w:szCs w:val="20"/>
        </w:rPr>
        <w:t xml:space="preserve">, </w:t>
      </w:r>
      <w:r w:rsidR="00121623" w:rsidRPr="00121623">
        <w:rPr>
          <w:rFonts w:asciiTheme="majorBidi" w:hAnsiTheme="majorBidi" w:cstheme="majorBidi"/>
          <w:sz w:val="20"/>
          <w:szCs w:val="20"/>
          <w:vertAlign w:val="superscript"/>
        </w:rPr>
        <w:t>12</w:t>
      </w:r>
      <w:r w:rsidR="00121623" w:rsidRPr="00D858F2">
        <w:rPr>
          <w:rFonts w:asciiTheme="majorBidi" w:hAnsiTheme="majorBidi" w:cstheme="majorBidi"/>
          <w:sz w:val="20"/>
          <w:szCs w:val="20"/>
        </w:rPr>
        <w:t>SSD</w:t>
      </w:r>
      <w:r w:rsidR="00121623">
        <w:rPr>
          <w:rFonts w:asciiTheme="majorBidi" w:hAnsiTheme="majorBidi" w:cstheme="majorBidi"/>
          <w:sz w:val="20"/>
          <w:szCs w:val="20"/>
        </w:rPr>
        <w:t xml:space="preserve">: </w:t>
      </w:r>
      <w:r w:rsidR="00121623" w:rsidRPr="00D858F2">
        <w:rPr>
          <w:rFonts w:asciiTheme="majorBidi" w:hAnsiTheme="majorBidi" w:cstheme="majorBidi"/>
          <w:sz w:val="20"/>
          <w:szCs w:val="20"/>
        </w:rPr>
        <w:t>Single Shot Detector</w:t>
      </w:r>
      <w:r w:rsidR="00B26128">
        <w:rPr>
          <w:rFonts w:asciiTheme="majorBidi" w:hAnsiTheme="majorBidi" w:cstheme="majorBidi"/>
          <w:sz w:val="20"/>
          <w:szCs w:val="20"/>
        </w:rPr>
        <w:t xml:space="preserve">, </w:t>
      </w:r>
      <w:r w:rsidR="00B26128" w:rsidRPr="00A5251F">
        <w:rPr>
          <w:rFonts w:asciiTheme="majorBidi" w:hAnsiTheme="majorBidi" w:cstheme="majorBidi"/>
          <w:sz w:val="20"/>
          <w:szCs w:val="20"/>
          <w:vertAlign w:val="superscript"/>
        </w:rPr>
        <w:t>13</w:t>
      </w:r>
      <w:r w:rsidR="00B26128" w:rsidRPr="008F0822">
        <w:rPr>
          <w:rFonts w:asciiTheme="majorBidi" w:hAnsiTheme="majorBidi" w:cstheme="majorBidi"/>
          <w:sz w:val="20"/>
          <w:szCs w:val="20"/>
        </w:rPr>
        <w:t>AUC</w:t>
      </w:r>
      <w:r w:rsidR="00B26128">
        <w:rPr>
          <w:rFonts w:asciiTheme="majorBidi" w:hAnsiTheme="majorBidi" w:cstheme="majorBidi"/>
          <w:sz w:val="20"/>
          <w:szCs w:val="20"/>
        </w:rPr>
        <w:t xml:space="preserve">: Area Under the Curve, </w:t>
      </w:r>
      <w:r w:rsidR="00B26128" w:rsidRPr="00A5251F">
        <w:rPr>
          <w:rFonts w:asciiTheme="majorBidi" w:hAnsiTheme="majorBidi" w:cstheme="majorBidi"/>
          <w:sz w:val="20"/>
          <w:szCs w:val="20"/>
          <w:vertAlign w:val="superscript"/>
        </w:rPr>
        <w:t>14</w:t>
      </w:r>
      <w:r w:rsidR="00B26128" w:rsidRPr="008F0822">
        <w:rPr>
          <w:rFonts w:asciiTheme="majorBidi" w:hAnsiTheme="majorBidi" w:cstheme="majorBidi"/>
          <w:sz w:val="20"/>
          <w:szCs w:val="20"/>
        </w:rPr>
        <w:t>mAP</w:t>
      </w:r>
      <w:r w:rsidR="00B26128">
        <w:rPr>
          <w:rFonts w:asciiTheme="majorBidi" w:hAnsiTheme="majorBidi" w:cstheme="majorBidi"/>
          <w:sz w:val="20"/>
          <w:szCs w:val="20"/>
        </w:rPr>
        <w:t xml:space="preserve">: meanAverage Percision, </w:t>
      </w:r>
      <w:r w:rsidR="00B26128" w:rsidRPr="00A5251F">
        <w:rPr>
          <w:rFonts w:asciiTheme="majorBidi" w:hAnsiTheme="majorBidi" w:cstheme="majorBidi"/>
          <w:sz w:val="20"/>
          <w:szCs w:val="20"/>
          <w:vertAlign w:val="superscript"/>
        </w:rPr>
        <w:t>14</w:t>
      </w:r>
      <w:r w:rsidR="00B26128" w:rsidRPr="00A5251F">
        <w:rPr>
          <w:rFonts w:asciiTheme="majorBidi" w:hAnsiTheme="majorBidi" w:cstheme="majorBidi"/>
          <w:sz w:val="20"/>
          <w:szCs w:val="20"/>
        </w:rPr>
        <w:t>DSC</w:t>
      </w:r>
      <w:r w:rsidR="00B26128">
        <w:rPr>
          <w:rFonts w:asciiTheme="majorBidi" w:hAnsiTheme="majorBidi" w:cstheme="majorBidi"/>
          <w:sz w:val="20"/>
          <w:szCs w:val="20"/>
        </w:rPr>
        <w:t>: D</w:t>
      </w:r>
      <w:r w:rsidR="00B26128" w:rsidRPr="00B26128">
        <w:rPr>
          <w:rFonts w:asciiTheme="majorBidi" w:hAnsiTheme="majorBidi" w:cstheme="majorBidi"/>
          <w:sz w:val="20"/>
          <w:szCs w:val="20"/>
        </w:rPr>
        <w:t xml:space="preserve">ice </w:t>
      </w:r>
      <w:r w:rsidR="00B26128">
        <w:rPr>
          <w:rFonts w:asciiTheme="majorBidi" w:hAnsiTheme="majorBidi" w:cstheme="majorBidi"/>
          <w:sz w:val="20"/>
          <w:szCs w:val="20"/>
        </w:rPr>
        <w:t>S</w:t>
      </w:r>
      <w:r w:rsidR="00B26128" w:rsidRPr="00B26128">
        <w:rPr>
          <w:rFonts w:asciiTheme="majorBidi" w:hAnsiTheme="majorBidi" w:cstheme="majorBidi"/>
          <w:sz w:val="20"/>
          <w:szCs w:val="20"/>
        </w:rPr>
        <w:t xml:space="preserve">imilarity </w:t>
      </w:r>
      <w:r w:rsidR="00B26128">
        <w:rPr>
          <w:rFonts w:asciiTheme="majorBidi" w:hAnsiTheme="majorBidi" w:cstheme="majorBidi"/>
          <w:sz w:val="20"/>
          <w:szCs w:val="20"/>
        </w:rPr>
        <w:t>C</w:t>
      </w:r>
      <w:r w:rsidR="00B26128" w:rsidRPr="00B26128">
        <w:rPr>
          <w:rFonts w:asciiTheme="majorBidi" w:hAnsiTheme="majorBidi" w:cstheme="majorBidi"/>
          <w:sz w:val="20"/>
          <w:szCs w:val="20"/>
        </w:rPr>
        <w:t>oefficient</w:t>
      </w:r>
      <w:r w:rsidR="00B26128">
        <w:rPr>
          <w:rFonts w:asciiTheme="majorBidi" w:hAnsiTheme="majorBidi" w:cstheme="majorBidi"/>
          <w:sz w:val="20"/>
          <w:szCs w:val="20"/>
        </w:rPr>
        <w:t>,</w:t>
      </w:r>
      <w:r w:rsidR="00B26128">
        <w:rPr>
          <w:rFonts w:asciiTheme="majorBidi" w:hAnsiTheme="majorBidi" w:cstheme="majorBidi"/>
          <w:sz w:val="20"/>
          <w:szCs w:val="20"/>
          <w:vertAlign w:val="superscript"/>
        </w:rPr>
        <w:t>15</w:t>
      </w:r>
      <w:r w:rsidR="00B26128">
        <w:rPr>
          <w:rFonts w:asciiTheme="majorBidi" w:hAnsiTheme="majorBidi" w:cstheme="majorBidi"/>
          <w:sz w:val="20"/>
          <w:szCs w:val="20"/>
        </w:rPr>
        <w:t>AP: Average Percisian</w:t>
      </w:r>
    </w:p>
    <w:p w14:paraId="45F73B32" w14:textId="38A6C1E9" w:rsidR="00DF6E8A" w:rsidRDefault="00DF6E8A" w:rsidP="0037714B">
      <w:pPr>
        <w:pStyle w:val="EndNoteBibliography"/>
        <w:spacing w:after="0"/>
        <w:ind w:left="720" w:hanging="720"/>
      </w:pPr>
    </w:p>
    <w:p w14:paraId="7069CBD4" w14:textId="25BD6919" w:rsidR="00DF6E8A" w:rsidRDefault="00DF6E8A" w:rsidP="0037714B">
      <w:pPr>
        <w:pStyle w:val="EndNoteBibliography"/>
        <w:spacing w:after="0"/>
        <w:ind w:left="720" w:hanging="720"/>
      </w:pPr>
    </w:p>
    <w:p w14:paraId="6E7598E7" w14:textId="3077D84B" w:rsidR="00DF6E8A" w:rsidRDefault="00DF6E8A" w:rsidP="0037714B">
      <w:pPr>
        <w:pStyle w:val="EndNoteBibliography"/>
        <w:spacing w:after="0"/>
        <w:ind w:left="720" w:hanging="720"/>
      </w:pPr>
    </w:p>
    <w:p w14:paraId="00B19130" w14:textId="77777777" w:rsidR="00DF6E8A" w:rsidRDefault="00DF6E8A" w:rsidP="0037714B">
      <w:pPr>
        <w:pStyle w:val="EndNoteBibliography"/>
        <w:spacing w:after="0"/>
        <w:ind w:left="720" w:hanging="720"/>
      </w:pPr>
    </w:p>
    <w:p w14:paraId="39FD3D98" w14:textId="0C383D71" w:rsidR="008F0822" w:rsidRDefault="008F0822" w:rsidP="0037714B">
      <w:pPr>
        <w:pStyle w:val="EndNoteBibliography"/>
        <w:spacing w:after="0"/>
        <w:ind w:left="720" w:hanging="720"/>
      </w:pPr>
    </w:p>
    <w:p w14:paraId="6499D664" w14:textId="7CC298F6" w:rsidR="006E06A7" w:rsidRDefault="006E06A7" w:rsidP="0037714B">
      <w:pPr>
        <w:pStyle w:val="EndNoteBibliography"/>
        <w:spacing w:after="0"/>
        <w:ind w:left="720" w:hanging="720"/>
      </w:pPr>
    </w:p>
    <w:p w14:paraId="5072FF04" w14:textId="77777777" w:rsidR="006E06A7" w:rsidRDefault="006E06A7" w:rsidP="0037714B">
      <w:pPr>
        <w:pStyle w:val="EndNoteBibliography"/>
        <w:spacing w:after="0"/>
        <w:ind w:left="720" w:hanging="720"/>
      </w:pPr>
    </w:p>
    <w:p w14:paraId="3EB3B66D" w14:textId="7A6A42AE" w:rsidR="008F0822" w:rsidRPr="00DF6E8A" w:rsidRDefault="00DF6E8A" w:rsidP="0037714B">
      <w:pPr>
        <w:pStyle w:val="EndNoteBibliography"/>
        <w:spacing w:after="0"/>
        <w:ind w:left="720" w:hanging="720"/>
        <w:rPr>
          <w:rFonts w:asciiTheme="majorBidi" w:hAnsiTheme="majorBidi" w:cstheme="majorBidi"/>
          <w:b/>
          <w:bCs/>
        </w:rPr>
      </w:pPr>
      <w:r w:rsidRPr="00DF6E8A">
        <w:rPr>
          <w:rFonts w:asciiTheme="majorBidi" w:hAnsiTheme="majorBidi" w:cstheme="majorBidi"/>
          <w:b/>
          <w:bCs/>
        </w:rPr>
        <w:t>Refrences:</w:t>
      </w:r>
    </w:p>
    <w:p w14:paraId="7DF85E89" w14:textId="77777777" w:rsidR="008F0822" w:rsidRDefault="008F0822" w:rsidP="0037714B">
      <w:pPr>
        <w:pStyle w:val="EndNoteBibliography"/>
        <w:spacing w:after="0"/>
        <w:ind w:left="720" w:hanging="720"/>
      </w:pPr>
    </w:p>
    <w:p w14:paraId="4EB7BBC7" w14:textId="77777777" w:rsidR="00242966" w:rsidRPr="00242966" w:rsidRDefault="002E71E1" w:rsidP="0024296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42966" w:rsidRPr="00242966">
        <w:t>[1]</w:t>
      </w:r>
      <w:r w:rsidR="00242966" w:rsidRPr="00242966">
        <w:tab/>
        <w:t xml:space="preserve">A. Abdusalomov, M. Rakhimov, J. Karimberdiyev, G. Belalova, and Y. I. Cho, "Enhancing Automated Brain Tumor Detection Accuracy Using Artificial Intelligence Approaches for Healthcare Environments," (in eng), </w:t>
      </w:r>
      <w:r w:rsidR="00242966" w:rsidRPr="00242966">
        <w:rPr>
          <w:i/>
        </w:rPr>
        <w:t xml:space="preserve">Bioengineering (Basel), </w:t>
      </w:r>
      <w:r w:rsidR="00242966" w:rsidRPr="00242966">
        <w:t>vol. 11, no. 6, Jun 19 2024.</w:t>
      </w:r>
    </w:p>
    <w:p w14:paraId="5FABDB19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]</w:t>
      </w:r>
      <w:r w:rsidRPr="00242966">
        <w:tab/>
        <w:t xml:space="preserve">Y. Ahmadyar, A. Kamali-Asl, H. Arabi, R. Samimi, and H. Zaidi, "Hierarchical approach for pulmonary-nodule identification from CT images using YOLO model and a 3D neural network classifier," (in eng), </w:t>
      </w:r>
      <w:r w:rsidRPr="00242966">
        <w:rPr>
          <w:i/>
        </w:rPr>
        <w:t xml:space="preserve">Radiol Phys Technol, </w:t>
      </w:r>
      <w:r w:rsidRPr="00242966">
        <w:t>vol. 17, no. 1, pp. 124-134, Mar 2024.</w:t>
      </w:r>
    </w:p>
    <w:p w14:paraId="49EF7FB5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3]</w:t>
      </w:r>
      <w:r w:rsidRPr="00242966">
        <w:tab/>
        <w:t>P. Y. Anari</w:t>
      </w:r>
      <w:r w:rsidRPr="00242966">
        <w:rPr>
          <w:i/>
        </w:rPr>
        <w:t xml:space="preserve"> et al.</w:t>
      </w:r>
      <w:r w:rsidRPr="00242966">
        <w:t xml:space="preserve">, "Using YOLO v7 to Detect Kidney in Magnetic Resonance Imaging," (in eng), </w:t>
      </w:r>
      <w:r w:rsidRPr="00242966">
        <w:rPr>
          <w:i/>
        </w:rPr>
        <w:t xml:space="preserve">ArXiv, </w:t>
      </w:r>
      <w:r w:rsidRPr="00242966">
        <w:t>Feb 12 2024.</w:t>
      </w:r>
    </w:p>
    <w:p w14:paraId="2B135C3E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4]</w:t>
      </w:r>
      <w:r w:rsidRPr="00242966">
        <w:tab/>
        <w:t xml:space="preserve">J. Manokaran, R. Mittal, and E. Ukwatta, "Pulmonary nodule detection in low dose computed tomography using a medical-to-medical transfer learning approach," (in eng), </w:t>
      </w:r>
      <w:r w:rsidRPr="00242966">
        <w:rPr>
          <w:i/>
        </w:rPr>
        <w:t xml:space="preserve">J Med Imaging (Bellingham), </w:t>
      </w:r>
      <w:r w:rsidRPr="00242966">
        <w:t>vol. 11, no. 4, p. 044502, Jul 2024.</w:t>
      </w:r>
    </w:p>
    <w:p w14:paraId="3CD795EB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5]</w:t>
      </w:r>
      <w:r w:rsidRPr="00242966">
        <w:tab/>
        <w:t xml:space="preserve">W. Song, F. Tang, H. Marshall, K. M. Fong, and F. Liu, "A multiscale 3D network for lung nodule detection using flexible nodule modeling," (in eng), </w:t>
      </w:r>
      <w:r w:rsidRPr="00242966">
        <w:rPr>
          <w:i/>
        </w:rPr>
        <w:t xml:space="preserve">Med Phys, </w:t>
      </w:r>
      <w:r w:rsidRPr="00242966">
        <w:t>vol. 51, no. 10, pp. 7356-7368, Oct 2024.</w:t>
      </w:r>
    </w:p>
    <w:p w14:paraId="7C2ED745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6]</w:t>
      </w:r>
      <w:r w:rsidRPr="00242966">
        <w:tab/>
        <w:t xml:space="preserve">C. Tang, F. Zhou, J. Sun, and Y. Zhang, "Lung-YOLO: Multiscale feature fusion attention and cross-layer aggregation for lung nodule detection," </w:t>
      </w:r>
      <w:r w:rsidRPr="00242966">
        <w:rPr>
          <w:i/>
        </w:rPr>
        <w:t xml:space="preserve">Biomedical Signal Processing and Control, </w:t>
      </w:r>
      <w:r w:rsidRPr="00242966">
        <w:t>Article vol. 99, 2025, Art. no. 106815.</w:t>
      </w:r>
    </w:p>
    <w:p w14:paraId="664006C8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7]</w:t>
      </w:r>
      <w:r w:rsidRPr="00242966">
        <w:tab/>
        <w:t>S. Ito</w:t>
      </w:r>
      <w:r w:rsidRPr="00242966">
        <w:rPr>
          <w:i/>
        </w:rPr>
        <w:t xml:space="preserve"> et al.</w:t>
      </w:r>
      <w:r w:rsidRPr="00242966">
        <w:t xml:space="preserve">, "Automated Detection and Diagnosis of Spinal Schwannomas and Meningiomas Using Deep Learning and Magnetic Resonance Imaging," (in eng), </w:t>
      </w:r>
      <w:r w:rsidRPr="00242966">
        <w:rPr>
          <w:i/>
        </w:rPr>
        <w:t xml:space="preserve">J Clin Med, </w:t>
      </w:r>
      <w:r w:rsidRPr="00242966">
        <w:t>vol. 12, no. 15, Aug 2 2023.</w:t>
      </w:r>
    </w:p>
    <w:p w14:paraId="217DF5D6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8]</w:t>
      </w:r>
      <w:r w:rsidRPr="00242966">
        <w:tab/>
        <w:t xml:space="preserve">D. S. Terzi and N. Azginoglu, "In-Domain Transfer Learning Strategy for Tumor Detection on Brain MRI," (in eng), </w:t>
      </w:r>
      <w:r w:rsidRPr="00242966">
        <w:rPr>
          <w:i/>
        </w:rPr>
        <w:t xml:space="preserve">Diagnostics (Basel), </w:t>
      </w:r>
      <w:r w:rsidRPr="00242966">
        <w:t>vol. 13, no. 12, Jun 19 2023.</w:t>
      </w:r>
    </w:p>
    <w:p w14:paraId="61A82522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9]</w:t>
      </w:r>
      <w:r w:rsidRPr="00242966">
        <w:tab/>
        <w:t xml:space="preserve">R. Terzi, "An Ensemble of Deep Learning Object Detection Models for Anatomical and Pathological Regions in Brain MRI," (in eng), </w:t>
      </w:r>
      <w:r w:rsidRPr="00242966">
        <w:rPr>
          <w:i/>
        </w:rPr>
        <w:t xml:space="preserve">Diagnostics (Basel), </w:t>
      </w:r>
      <w:r w:rsidRPr="00242966">
        <w:t>vol. 13, no. 8, Apr 20 2023.</w:t>
      </w:r>
    </w:p>
    <w:p w14:paraId="0CD06498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0]</w:t>
      </w:r>
      <w:r w:rsidRPr="00242966">
        <w:tab/>
        <w:t>F. Xie</w:t>
      </w:r>
      <w:r w:rsidRPr="00242966">
        <w:rPr>
          <w:i/>
        </w:rPr>
        <w:t xml:space="preserve"> et al.</w:t>
      </w:r>
      <w:r w:rsidRPr="00242966">
        <w:t xml:space="preserve">, "A Small Intestinal Stromal Tumor Detection Method Based on an Attention Balance Feature Pyramid," (in eng), </w:t>
      </w:r>
      <w:r w:rsidRPr="00242966">
        <w:rPr>
          <w:i/>
        </w:rPr>
        <w:t xml:space="preserve">Sensors (Basel), </w:t>
      </w:r>
      <w:r w:rsidRPr="00242966">
        <w:t>vol. 23, no. 24, Dec 9 2023.</w:t>
      </w:r>
    </w:p>
    <w:p w14:paraId="422042BF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1]</w:t>
      </w:r>
      <w:r w:rsidRPr="00242966">
        <w:tab/>
        <w:t>D. Xu</w:t>
      </w:r>
      <w:r w:rsidRPr="00242966">
        <w:rPr>
          <w:i/>
        </w:rPr>
        <w:t xml:space="preserve"> et al.</w:t>
      </w:r>
      <w:r w:rsidRPr="00242966">
        <w:t xml:space="preserve">, "Mask R-CNN assisted 2.5D object detection pipeline of (68)Ga-PSMA-11 PET/CT-positive metastatic pelvic lymph node after radical prostatectomy from solely CT imaging," (in eng), </w:t>
      </w:r>
      <w:r w:rsidRPr="00242966">
        <w:rPr>
          <w:i/>
        </w:rPr>
        <w:t xml:space="preserve">Sci Rep, </w:t>
      </w:r>
      <w:r w:rsidRPr="00242966">
        <w:t>vol. 13, no. 1, p. 1696, Jan 30 2023.</w:t>
      </w:r>
    </w:p>
    <w:p w14:paraId="51B81633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2]</w:t>
      </w:r>
      <w:r w:rsidRPr="00242966">
        <w:tab/>
        <w:t>C. T. Cheng</w:t>
      </w:r>
      <w:r w:rsidRPr="00242966">
        <w:rPr>
          <w:i/>
        </w:rPr>
        <w:t xml:space="preserve"> et al.</w:t>
      </w:r>
      <w:r w:rsidRPr="00242966">
        <w:t xml:space="preserve">, "A flexible three-dimensional heterophase computed tomography hepatocellular carcinoma detection algorithm for generalizable and practical screening," (in eng), </w:t>
      </w:r>
      <w:r w:rsidRPr="00242966">
        <w:rPr>
          <w:i/>
        </w:rPr>
        <w:t xml:space="preserve">Hepatol Commun, </w:t>
      </w:r>
      <w:r w:rsidRPr="00242966">
        <w:t>vol. 6, no. 10, pp. 2901-2913, Oct 2022.</w:t>
      </w:r>
    </w:p>
    <w:p w14:paraId="6978ED8C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3]</w:t>
      </w:r>
      <w:r w:rsidRPr="00242966">
        <w:tab/>
        <w:t>S. Mehralivand</w:t>
      </w:r>
      <w:r w:rsidRPr="00242966">
        <w:rPr>
          <w:i/>
        </w:rPr>
        <w:t xml:space="preserve"> et al.</w:t>
      </w:r>
      <w:r w:rsidRPr="00242966">
        <w:t xml:space="preserve">, "Deep learning-based artificial intelligence for prostate cancer detection at biparametric MRI," (in eng), </w:t>
      </w:r>
      <w:r w:rsidRPr="00242966">
        <w:rPr>
          <w:i/>
        </w:rPr>
        <w:t xml:space="preserve">Abdom Radiol (NY), </w:t>
      </w:r>
      <w:r w:rsidRPr="00242966">
        <w:t>vol. 47, no. 4, pp. 1425-1434, Apr 2022.</w:t>
      </w:r>
    </w:p>
    <w:p w14:paraId="69E950AD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4]</w:t>
      </w:r>
      <w:r w:rsidRPr="00242966">
        <w:tab/>
        <w:t xml:space="preserve">Y. Ming, X. Dong, J. Zhao, Z. Chen, H. Wang, and N. Wu, "Deep learning-based multimodal image analysis for cervical cancer detection," (in eng), </w:t>
      </w:r>
      <w:r w:rsidRPr="00242966">
        <w:rPr>
          <w:i/>
        </w:rPr>
        <w:t xml:space="preserve">Methods, </w:t>
      </w:r>
      <w:r w:rsidRPr="00242966">
        <w:t>vol. 205, pp. 46-52, Sep 2022.</w:t>
      </w:r>
    </w:p>
    <w:p w14:paraId="0D224849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5]</w:t>
      </w:r>
      <w:r w:rsidRPr="00242966">
        <w:tab/>
        <w:t>J. W. Son</w:t>
      </w:r>
      <w:r w:rsidRPr="00242966">
        <w:rPr>
          <w:i/>
        </w:rPr>
        <w:t xml:space="preserve"> et al.</w:t>
      </w:r>
      <w:r w:rsidRPr="00242966">
        <w:t xml:space="preserve">, "How Many Private Data Are Needed for Deep Learning in Lung Nodule Detection on CT Scans? A Retrospective Multicenter Study," (in eng), </w:t>
      </w:r>
      <w:r w:rsidRPr="00242966">
        <w:rPr>
          <w:i/>
        </w:rPr>
        <w:t xml:space="preserve">Cancers (Basel), </w:t>
      </w:r>
      <w:r w:rsidRPr="00242966">
        <w:t>vol. 14, no. 13, Jun 28 2022.</w:t>
      </w:r>
    </w:p>
    <w:p w14:paraId="4F71E040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6]</w:t>
      </w:r>
      <w:r w:rsidRPr="00242966">
        <w:tab/>
        <w:t>N. C. Swinburne</w:t>
      </w:r>
      <w:r w:rsidRPr="00242966">
        <w:rPr>
          <w:i/>
        </w:rPr>
        <w:t xml:space="preserve"> et al.</w:t>
      </w:r>
      <w:r w:rsidRPr="00242966">
        <w:t xml:space="preserve">, "Semisupervised Training of a Brain MRI Tumor Detection Model Using Mined Annotations," (in eng), </w:t>
      </w:r>
      <w:r w:rsidRPr="00242966">
        <w:rPr>
          <w:i/>
        </w:rPr>
        <w:t xml:space="preserve">Radiology, </w:t>
      </w:r>
      <w:r w:rsidRPr="00242966">
        <w:t>vol. 303, no. 1, pp. 80-89, Apr 2022.</w:t>
      </w:r>
    </w:p>
    <w:p w14:paraId="40578452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7]</w:t>
      </w:r>
      <w:r w:rsidRPr="00242966">
        <w:tab/>
        <w:t xml:space="preserve">J. H. Oh, K. M. Lee, H. G. Kim, J. T. Yoon, and E. J. Kim, "Deep learning-based detection algorithm for brain metastases on black blood imaging," (in eng), </w:t>
      </w:r>
      <w:r w:rsidRPr="00242966">
        <w:rPr>
          <w:i/>
        </w:rPr>
        <w:t xml:space="preserve">Sci Rep, </w:t>
      </w:r>
      <w:r w:rsidRPr="00242966">
        <w:t>vol. 12, no. 1, p. 19503, Nov 14 2022.</w:t>
      </w:r>
    </w:p>
    <w:p w14:paraId="78C9992C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18]</w:t>
      </w:r>
      <w:r w:rsidRPr="00242966">
        <w:tab/>
        <w:t xml:space="preserve">H. Wang, N. Tang, C. Zhang, Y. Hao, X. Meng, and J. Li, "Practice toward standardized performance testing of computer-aided detection algorithms for pulmonary nodule," (in eng), </w:t>
      </w:r>
      <w:r w:rsidRPr="00242966">
        <w:rPr>
          <w:i/>
        </w:rPr>
        <w:t xml:space="preserve">Front Public Health, </w:t>
      </w:r>
      <w:r w:rsidRPr="00242966">
        <w:t>vol. 10, p. 1071673, 2022.</w:t>
      </w:r>
    </w:p>
    <w:p w14:paraId="311A133A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lastRenderedPageBreak/>
        <w:t>[19]</w:t>
      </w:r>
      <w:r w:rsidRPr="00242966">
        <w:tab/>
        <w:t xml:space="preserve">T. Shelatkar, D. Urvashi, M. Shorfuzzaman, A. Alsufyani, and K. Lakshmanna, "Diagnosis of Brain Tumor Using Light Weight Deep Learning Model with Fine-Tuning Approach," (in eng), </w:t>
      </w:r>
      <w:r w:rsidRPr="00242966">
        <w:rPr>
          <w:i/>
        </w:rPr>
        <w:t xml:space="preserve">Comput Math Methods Med, </w:t>
      </w:r>
      <w:r w:rsidRPr="00242966">
        <w:t>vol. 2022, p. 2858845, 2022.</w:t>
      </w:r>
    </w:p>
    <w:p w14:paraId="74BBB066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0]</w:t>
      </w:r>
      <w:r w:rsidRPr="00242966">
        <w:tab/>
        <w:t xml:space="preserve">J. Xu, H. Ren, S. Cai, and X. Zhang, "An improved faster R-CNN algorithm for assisted detection of lung nodules," </w:t>
      </w:r>
      <w:r w:rsidRPr="00242966">
        <w:rPr>
          <w:i/>
        </w:rPr>
        <w:t xml:space="preserve">Computers in Biology and Medicine, </w:t>
      </w:r>
      <w:r w:rsidRPr="00242966">
        <w:t>Article vol. 153, 2023, Art. no. 106470.</w:t>
      </w:r>
    </w:p>
    <w:p w14:paraId="2FB70858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1]</w:t>
      </w:r>
      <w:r w:rsidRPr="00242966">
        <w:tab/>
        <w:t>H. Chegraoui</w:t>
      </w:r>
      <w:r w:rsidRPr="00242966">
        <w:rPr>
          <w:i/>
        </w:rPr>
        <w:t xml:space="preserve"> et al.</w:t>
      </w:r>
      <w:r w:rsidRPr="00242966">
        <w:t xml:space="preserve">, "Object detection improves tumour segmentation in mr images of rare brain tumours," </w:t>
      </w:r>
      <w:r w:rsidRPr="00242966">
        <w:rPr>
          <w:i/>
        </w:rPr>
        <w:t xml:space="preserve">Cancers, </w:t>
      </w:r>
      <w:r w:rsidRPr="00242966">
        <w:t>Article vol. 13, no. 23, 2021, Art. no. 6113.</w:t>
      </w:r>
    </w:p>
    <w:p w14:paraId="28B03800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2]</w:t>
      </w:r>
      <w:r w:rsidRPr="00242966">
        <w:tab/>
        <w:t>S. Ito</w:t>
      </w:r>
      <w:r w:rsidRPr="00242966">
        <w:rPr>
          <w:i/>
        </w:rPr>
        <w:t xml:space="preserve"> et al.</w:t>
      </w:r>
      <w:r w:rsidRPr="00242966">
        <w:t xml:space="preserve">, "Automated Detection of Spinal Schwannomas Utilizing Deep Learning Based on Object Detection From Magnetic Resonance Imaging," (in eng), </w:t>
      </w:r>
      <w:r w:rsidRPr="00242966">
        <w:rPr>
          <w:i/>
        </w:rPr>
        <w:t xml:space="preserve">Spine (Phila Pa 1976), </w:t>
      </w:r>
      <w:r w:rsidRPr="00242966">
        <w:t>vol. 46, no. 2, pp. 95-100, Jan 15 2021.</w:t>
      </w:r>
    </w:p>
    <w:p w14:paraId="7FBA93AA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3]</w:t>
      </w:r>
      <w:r w:rsidRPr="00242966">
        <w:tab/>
        <w:t xml:space="preserve">S. R. Gunasekara, H. Kaldera, and M. B. Dissanayake, "A Systematic Approach for MRI Brain Tumor Localization and Segmentation Using Deep Learning and Active Contouring," (in eng), </w:t>
      </w:r>
      <w:r w:rsidRPr="00242966">
        <w:rPr>
          <w:i/>
        </w:rPr>
        <w:t xml:space="preserve">J Healthc Eng, </w:t>
      </w:r>
      <w:r w:rsidRPr="00242966">
        <w:t>vol. 2021, p. 6695108, 2021.</w:t>
      </w:r>
    </w:p>
    <w:p w14:paraId="24AEA0FA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4]</w:t>
      </w:r>
      <w:r w:rsidRPr="00242966">
        <w:tab/>
        <w:t xml:space="preserve">H. Takao, S. Amemiya, S. Kato, H. Yamashita, N. Sakamoto, and O. Abe, "Deep-learning single-shot detector for automatic detection of brain metastases with the combined use of contrast-enhanced and non-enhanced computed tomography images," (in eng), </w:t>
      </w:r>
      <w:r w:rsidRPr="00242966">
        <w:rPr>
          <w:i/>
        </w:rPr>
        <w:t xml:space="preserve">Eur J Radiol, </w:t>
      </w:r>
      <w:r w:rsidRPr="00242966">
        <w:t>vol. 144, p. 110015, Nov 2021.</w:t>
      </w:r>
    </w:p>
    <w:p w14:paraId="699ED245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5]</w:t>
      </w:r>
      <w:r w:rsidRPr="00242966">
        <w:tab/>
        <w:t xml:space="preserve">X. Peng and X. Yang, "Liver tumor detection based on objects as points," </w:t>
      </w:r>
      <w:r w:rsidRPr="00242966">
        <w:rPr>
          <w:i/>
        </w:rPr>
        <w:t xml:space="preserve">Physics in Medicine and Biology, </w:t>
      </w:r>
      <w:r w:rsidRPr="00242966">
        <w:t>Article vol. 66, no. 23, 2021, Art. no. 235009.</w:t>
      </w:r>
    </w:p>
    <w:p w14:paraId="4D409298" w14:textId="77777777" w:rsidR="00242966" w:rsidRPr="00242966" w:rsidRDefault="00242966" w:rsidP="00242966">
      <w:pPr>
        <w:pStyle w:val="EndNoteBibliography"/>
        <w:spacing w:after="0"/>
        <w:ind w:left="720" w:hanging="720"/>
      </w:pPr>
      <w:r w:rsidRPr="00242966">
        <w:t>[26]</w:t>
      </w:r>
      <w:r w:rsidRPr="00242966">
        <w:tab/>
        <w:t>M. Adachi</w:t>
      </w:r>
      <w:r w:rsidRPr="00242966">
        <w:rPr>
          <w:i/>
        </w:rPr>
        <w:t xml:space="preserve"> et al.</w:t>
      </w:r>
      <w:r w:rsidRPr="00242966">
        <w:t xml:space="preserve">, "Detection and Diagnosis of Breast Cancer Using Artificial Intelligence Based assessment of Maximum Intensity Projection Dynamic Contrast-Enhanced Magnetic Resonance Images," (in eng), </w:t>
      </w:r>
      <w:r w:rsidRPr="00242966">
        <w:rPr>
          <w:i/>
        </w:rPr>
        <w:t xml:space="preserve">Diagnostics (Basel), </w:t>
      </w:r>
      <w:r w:rsidRPr="00242966">
        <w:t>vol. 10, no. 5, May 20 2020.</w:t>
      </w:r>
    </w:p>
    <w:p w14:paraId="5D86E556" w14:textId="77777777" w:rsidR="00242966" w:rsidRPr="00242966" w:rsidRDefault="00242966" w:rsidP="00242966">
      <w:pPr>
        <w:pStyle w:val="EndNoteBibliography"/>
        <w:ind w:left="720" w:hanging="720"/>
      </w:pPr>
      <w:r w:rsidRPr="00242966">
        <w:t>[27]</w:t>
      </w:r>
      <w:r w:rsidRPr="00242966">
        <w:tab/>
        <w:t xml:space="preserve">Y. Su, D. Li, and X. Chen, "Lung Nodule Detection based on Faster R-CNN Framework," </w:t>
      </w:r>
      <w:r w:rsidRPr="00242966">
        <w:rPr>
          <w:i/>
        </w:rPr>
        <w:t xml:space="preserve">Computer Methods and Programs in Biomedicine, </w:t>
      </w:r>
      <w:r w:rsidRPr="00242966">
        <w:t>Article vol. 200, 2021, Art. no. 105866.</w:t>
      </w:r>
    </w:p>
    <w:p w14:paraId="6416E9E0" w14:textId="6C6F3E33" w:rsidR="006E06A7" w:rsidRDefault="002E71E1" w:rsidP="006E06A7">
      <w:r>
        <w:fldChar w:fldCharType="end"/>
      </w:r>
    </w:p>
    <w:p w14:paraId="36B0899D" w14:textId="66AE1AC9" w:rsidR="002E71E1" w:rsidRDefault="002E71E1" w:rsidP="00BA4B24"/>
    <w:sectPr w:rsidR="002E71E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58F3E6A" w14:textId="77777777" w:rsidR="00480A03" w:rsidRDefault="00480A03" w:rsidP="006E06A7">
      <w:pPr>
        <w:spacing w:after="0" w:line="240" w:lineRule="auto"/>
      </w:pPr>
      <w:r>
        <w:separator/>
      </w:r>
    </w:p>
  </w:endnote>
  <w:endnote w:type="continuationSeparator" w:id="0">
    <w:p w14:paraId="1496F136" w14:textId="77777777" w:rsidR="00480A03" w:rsidRDefault="00480A03" w:rsidP="006E06A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1EA9E7C" w14:textId="77777777" w:rsidR="00480A03" w:rsidRDefault="00480A03" w:rsidP="006E06A7">
      <w:pPr>
        <w:spacing w:after="0" w:line="240" w:lineRule="auto"/>
      </w:pPr>
      <w:r>
        <w:separator/>
      </w:r>
    </w:p>
  </w:footnote>
  <w:footnote w:type="continuationSeparator" w:id="0">
    <w:p w14:paraId="7743173B" w14:textId="77777777" w:rsidR="00480A03" w:rsidRDefault="00480A03" w:rsidP="006E06A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7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ttxdwt35tdpwea2xpp50vvzfzwxrrwvxvz&quot;&gt;My EndNote Library&lt;record-ids&gt;&lt;item&gt;1710&lt;/item&gt;&lt;item&gt;1716&lt;/item&gt;&lt;item&gt;1719&lt;/item&gt;&lt;item&gt;1720&lt;/item&gt;&lt;item&gt;1729&lt;/item&gt;&lt;item&gt;1731&lt;/item&gt;&lt;item&gt;1734&lt;/item&gt;&lt;item&gt;1747&lt;/item&gt;&lt;item&gt;1748&lt;/item&gt;&lt;item&gt;1750&lt;/item&gt;&lt;item&gt;1769&lt;/item&gt;&lt;item&gt;1773&lt;/item&gt;&lt;item&gt;1777&lt;/item&gt;&lt;item&gt;1781&lt;/item&gt;&lt;item&gt;1786&lt;/item&gt;&lt;item&gt;1792&lt;/item&gt;&lt;item&gt;1819&lt;/item&gt;&lt;item&gt;1826&lt;/item&gt;&lt;item&gt;1837&lt;/item&gt;&lt;item&gt;1848&lt;/item&gt;&lt;item&gt;1851&lt;/item&gt;&lt;item&gt;1882&lt;/item&gt;&lt;item&gt;1891&lt;/item&gt;&lt;item&gt;1973&lt;/item&gt;&lt;item&gt;2001&lt;/item&gt;&lt;item&gt;2059&lt;/item&gt;&lt;item&gt;2077&lt;/item&gt;&lt;/record-ids&gt;&lt;/item&gt;&lt;/Libraries&gt;"/>
  </w:docVars>
  <w:rsids>
    <w:rsidRoot w:val="002E71E1"/>
    <w:rsid w:val="00024F0A"/>
    <w:rsid w:val="00035D95"/>
    <w:rsid w:val="000E253C"/>
    <w:rsid w:val="00121623"/>
    <w:rsid w:val="00144370"/>
    <w:rsid w:val="0016324A"/>
    <w:rsid w:val="001847B8"/>
    <w:rsid w:val="00206DB1"/>
    <w:rsid w:val="00231A40"/>
    <w:rsid w:val="00242966"/>
    <w:rsid w:val="00245A00"/>
    <w:rsid w:val="00277BA5"/>
    <w:rsid w:val="002E71E1"/>
    <w:rsid w:val="0037714B"/>
    <w:rsid w:val="0039392A"/>
    <w:rsid w:val="00403673"/>
    <w:rsid w:val="0042486B"/>
    <w:rsid w:val="004362B8"/>
    <w:rsid w:val="004702A0"/>
    <w:rsid w:val="00480A03"/>
    <w:rsid w:val="005219D8"/>
    <w:rsid w:val="00524F7F"/>
    <w:rsid w:val="006014C2"/>
    <w:rsid w:val="006E06A7"/>
    <w:rsid w:val="00880916"/>
    <w:rsid w:val="00894A93"/>
    <w:rsid w:val="008B5814"/>
    <w:rsid w:val="008D5A1F"/>
    <w:rsid w:val="008E6C52"/>
    <w:rsid w:val="008F0822"/>
    <w:rsid w:val="008F1C95"/>
    <w:rsid w:val="008F2161"/>
    <w:rsid w:val="00956C83"/>
    <w:rsid w:val="009E3FAF"/>
    <w:rsid w:val="00A5251F"/>
    <w:rsid w:val="00AB2285"/>
    <w:rsid w:val="00AD3D91"/>
    <w:rsid w:val="00B14671"/>
    <w:rsid w:val="00B2349F"/>
    <w:rsid w:val="00B26128"/>
    <w:rsid w:val="00B40C0B"/>
    <w:rsid w:val="00B427D0"/>
    <w:rsid w:val="00B71FDB"/>
    <w:rsid w:val="00B94015"/>
    <w:rsid w:val="00BA4B24"/>
    <w:rsid w:val="00BA7B82"/>
    <w:rsid w:val="00BC6191"/>
    <w:rsid w:val="00C0456D"/>
    <w:rsid w:val="00C63F44"/>
    <w:rsid w:val="00C80626"/>
    <w:rsid w:val="00CF1414"/>
    <w:rsid w:val="00D061FC"/>
    <w:rsid w:val="00D856C4"/>
    <w:rsid w:val="00D858F2"/>
    <w:rsid w:val="00DF6E8A"/>
    <w:rsid w:val="00E177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D33AA4"/>
  <w15:chartTrackingRefBased/>
  <w15:docId w15:val="{B23A3675-040A-4E17-814F-DA359AEDCA0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A7B8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E71E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E71E1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71E1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E71E1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E71E1"/>
    <w:rPr>
      <w:rFonts w:ascii="Calibri" w:hAnsi="Calibri"/>
      <w:noProof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082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0822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6E06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E06A7"/>
  </w:style>
  <w:style w:type="paragraph" w:styleId="Footer">
    <w:name w:val="footer"/>
    <w:basedOn w:val="Normal"/>
    <w:link w:val="FooterChar"/>
    <w:uiPriority w:val="99"/>
    <w:unhideWhenUsed/>
    <w:rsid w:val="006E06A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E06A7"/>
  </w:style>
  <w:style w:type="paragraph" w:styleId="CommentText">
    <w:name w:val="annotation text"/>
    <w:basedOn w:val="Normal"/>
    <w:link w:val="CommentTextChar"/>
    <w:uiPriority w:val="99"/>
    <w:unhideWhenUsed/>
    <w:rsid w:val="00880916"/>
    <w:pPr>
      <w:spacing w:line="240" w:lineRule="auto"/>
    </w:pPr>
    <w:rPr>
      <w:rFonts w:eastAsiaTheme="minorEastAsia"/>
      <w:sz w:val="20"/>
      <w:szCs w:val="20"/>
      <w:lang w:val="en-AU" w:eastAsia="zh-CN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80916"/>
    <w:rPr>
      <w:rFonts w:eastAsiaTheme="minorEastAsia"/>
      <w:sz w:val="20"/>
      <w:szCs w:val="20"/>
      <w:lang w:val="en-AU"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993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5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5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2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86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97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326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995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8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98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129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66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258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05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53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57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95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0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0B0EA49-9D4B-4C46-9D9E-8242CE2FC4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5</Pages>
  <Words>3671</Words>
  <Characters>20926</Characters>
  <Application>Microsoft Office Word</Application>
  <DocSecurity>0</DocSecurity>
  <Lines>174</Lines>
  <Paragraphs>4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hdieh Jajroudi</dc:creator>
  <cp:keywords/>
  <dc:description/>
  <cp:lastModifiedBy>Mahdieh Jajroudi</cp:lastModifiedBy>
  <cp:revision>10</cp:revision>
  <dcterms:created xsi:type="dcterms:W3CDTF">2024-11-12T17:14:00Z</dcterms:created>
  <dcterms:modified xsi:type="dcterms:W3CDTF">2024-11-15T16:39:00Z</dcterms:modified>
</cp:coreProperties>
</file>